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DCC385" w14:textId="77777777" w:rsidR="002F6AD5" w:rsidRDefault="002F6AD5" w:rsidP="007E4F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03A05207" w14:textId="77777777" w:rsidR="002F6AD5" w:rsidRDefault="002F6AD5" w:rsidP="007E4F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100F963" w14:textId="0445C4EC" w:rsidR="007E4F1D" w:rsidRDefault="00B004D1" w:rsidP="007E4F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losing the gaps</w:t>
      </w:r>
      <w:r w:rsidR="007471F3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47886">
        <w:rPr>
          <w:rFonts w:ascii="Times New Roman" w:hAnsi="Times New Roman" w:cs="Times New Roman"/>
          <w:sz w:val="24"/>
          <w:szCs w:val="24"/>
        </w:rPr>
        <w:t>improving</w:t>
      </w:r>
      <w:r w:rsidR="00D44C3A">
        <w:rPr>
          <w:rFonts w:ascii="Times New Roman" w:hAnsi="Times New Roman" w:cs="Times New Roman"/>
          <w:sz w:val="24"/>
          <w:szCs w:val="24"/>
        </w:rPr>
        <w:t xml:space="preserve"> screening</w:t>
      </w:r>
      <w:r w:rsidR="00FF5320">
        <w:rPr>
          <w:rFonts w:ascii="Times New Roman" w:hAnsi="Times New Roman" w:cs="Times New Roman"/>
          <w:sz w:val="24"/>
          <w:szCs w:val="24"/>
        </w:rPr>
        <w:t xml:space="preserve"> and</w:t>
      </w:r>
      <w:r w:rsidR="007E4F1D">
        <w:rPr>
          <w:rFonts w:ascii="Times New Roman" w:hAnsi="Times New Roman" w:cs="Times New Roman"/>
          <w:sz w:val="24"/>
          <w:szCs w:val="24"/>
        </w:rPr>
        <w:t xml:space="preserve"> </w:t>
      </w:r>
      <w:r w:rsidR="00D44C3A">
        <w:rPr>
          <w:rFonts w:ascii="Times New Roman" w:hAnsi="Times New Roman" w:cs="Times New Roman"/>
          <w:sz w:val="24"/>
          <w:szCs w:val="24"/>
        </w:rPr>
        <w:t xml:space="preserve">treatment </w:t>
      </w:r>
      <w:r w:rsidR="007E4F1D">
        <w:rPr>
          <w:rFonts w:ascii="Times New Roman" w:hAnsi="Times New Roman" w:cs="Times New Roman"/>
          <w:sz w:val="24"/>
          <w:szCs w:val="24"/>
        </w:rPr>
        <w:t>for infectious disease</w:t>
      </w:r>
      <w:r w:rsidR="00FF5320">
        <w:rPr>
          <w:rFonts w:ascii="Times New Roman" w:hAnsi="Times New Roman" w:cs="Times New Roman"/>
          <w:sz w:val="24"/>
          <w:szCs w:val="24"/>
        </w:rPr>
        <w:t>s</w:t>
      </w:r>
      <w:r w:rsidR="007E4F1D">
        <w:rPr>
          <w:rFonts w:ascii="Times New Roman" w:hAnsi="Times New Roman" w:cs="Times New Roman"/>
          <w:sz w:val="24"/>
          <w:szCs w:val="24"/>
        </w:rPr>
        <w:t xml:space="preserve"> in migrant populations</w:t>
      </w:r>
    </w:p>
    <w:p w14:paraId="5FB51099" w14:textId="404AA655" w:rsidR="002F6AD5" w:rsidRDefault="002F6AD5" w:rsidP="007E4F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54707B4" w14:textId="13CCCA90" w:rsidR="002F6AD5" w:rsidRDefault="002F6AD5" w:rsidP="007E4F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283C55D" w14:textId="77777777" w:rsidR="00B80E2B" w:rsidRDefault="00B80E2B" w:rsidP="007E4F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ADBE22D" w14:textId="68AC9A80" w:rsidR="002F6AD5" w:rsidRDefault="002F6AD5" w:rsidP="007E4F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ristina Greenaway</w:t>
      </w:r>
      <w:r w:rsidR="0022260F">
        <w:rPr>
          <w:rFonts w:ascii="Times New Roman" w:hAnsi="Times New Roman" w:cs="Times New Roman"/>
          <w:sz w:val="24"/>
          <w:szCs w:val="24"/>
        </w:rPr>
        <w:t xml:space="preserve"> MD, MSc</w:t>
      </w:r>
      <w:r w:rsidRPr="002F6AD5">
        <w:rPr>
          <w:rFonts w:ascii="Times New Roman" w:hAnsi="Times New Roman" w:cs="Times New Roman"/>
          <w:sz w:val="24"/>
          <w:szCs w:val="24"/>
          <w:vertAlign w:val="superscript"/>
        </w:rPr>
        <w:t>1-3</w:t>
      </w:r>
      <w:r>
        <w:rPr>
          <w:rFonts w:ascii="Times New Roman" w:hAnsi="Times New Roman" w:cs="Times New Roman"/>
          <w:sz w:val="24"/>
          <w:szCs w:val="24"/>
        </w:rPr>
        <w:t>, Sally Hargreaves</w:t>
      </w:r>
      <w:r w:rsidR="0022260F">
        <w:rPr>
          <w:rFonts w:ascii="Times New Roman" w:hAnsi="Times New Roman" w:cs="Times New Roman"/>
          <w:sz w:val="24"/>
          <w:szCs w:val="24"/>
        </w:rPr>
        <w:t xml:space="preserve"> PhD</w:t>
      </w:r>
      <w:r w:rsidRPr="002F6AD5">
        <w:rPr>
          <w:rFonts w:ascii="Times New Roman" w:hAnsi="Times New Roman" w:cs="Times New Roman"/>
          <w:sz w:val="24"/>
          <w:szCs w:val="24"/>
          <w:vertAlign w:val="superscript"/>
        </w:rPr>
        <w:t>4</w:t>
      </w:r>
    </w:p>
    <w:p w14:paraId="172050A8" w14:textId="4DC2FF58" w:rsidR="002F6AD5" w:rsidRDefault="002F6AD5" w:rsidP="007E4F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051116E" w14:textId="77777777" w:rsidR="002F6AD5" w:rsidRDefault="002F6AD5" w:rsidP="002F6AD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059DAB3" w14:textId="3376359E" w:rsidR="002F6AD5" w:rsidRPr="002F6AD5" w:rsidRDefault="002F6AD5" w:rsidP="002F6AD5">
      <w:pPr>
        <w:numPr>
          <w:ilvl w:val="0"/>
          <w:numId w:val="8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34969">
        <w:rPr>
          <w:rFonts w:ascii="Times New Roman" w:hAnsi="Times New Roman" w:cs="Times New Roman"/>
          <w:sz w:val="24"/>
          <w:szCs w:val="24"/>
          <w:lang w:val="en-CA"/>
        </w:rPr>
        <w:t>Division of Infectious Disease, Jewish General Hospital, Montreal, Quebec, Canada</w:t>
      </w:r>
    </w:p>
    <w:p w14:paraId="036AD7A2" w14:textId="1BABD9F4" w:rsidR="002F6AD5" w:rsidRDefault="002F6AD5" w:rsidP="002F6AD5">
      <w:pPr>
        <w:numPr>
          <w:ilvl w:val="0"/>
          <w:numId w:val="8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34969">
        <w:rPr>
          <w:rFonts w:ascii="Times New Roman" w:hAnsi="Times New Roman" w:cs="Times New Roman"/>
          <w:sz w:val="24"/>
          <w:szCs w:val="24"/>
        </w:rPr>
        <w:t>Centre for Clinical Epidemiology, Lady Davis Institute, Jewish General Hospital, Montreal, Quebec, Canada</w:t>
      </w:r>
    </w:p>
    <w:p w14:paraId="2AD5367D" w14:textId="498CBAFF" w:rsidR="002F6AD5" w:rsidRPr="002F6AD5" w:rsidRDefault="002F6AD5" w:rsidP="002F6AD5">
      <w:pPr>
        <w:numPr>
          <w:ilvl w:val="0"/>
          <w:numId w:val="8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34969">
        <w:rPr>
          <w:rFonts w:ascii="Times New Roman" w:hAnsi="Times New Roman" w:cs="Times New Roman"/>
          <w:sz w:val="24"/>
          <w:szCs w:val="24"/>
        </w:rPr>
        <w:t>Department of Medicine, McGill University</w:t>
      </w:r>
      <w:r w:rsidR="00DC6FF7">
        <w:rPr>
          <w:rFonts w:ascii="Times New Roman" w:hAnsi="Times New Roman" w:cs="Times New Roman"/>
          <w:sz w:val="24"/>
          <w:szCs w:val="24"/>
        </w:rPr>
        <w:t>, Montreal, Quebec, Canada</w:t>
      </w:r>
    </w:p>
    <w:p w14:paraId="2E3433BA" w14:textId="23B1225D" w:rsidR="002F6AD5" w:rsidRPr="00634969" w:rsidRDefault="002F6AD5" w:rsidP="002F6AD5">
      <w:pPr>
        <w:numPr>
          <w:ilvl w:val="0"/>
          <w:numId w:val="8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entre for Global Health, Institute for Infection and Immunity, St George’s University of London, UK</w:t>
      </w:r>
    </w:p>
    <w:p w14:paraId="14E7434C" w14:textId="37E0AF09" w:rsidR="002F6AD5" w:rsidRDefault="002F6AD5" w:rsidP="002F6AD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1A7BAF2" w14:textId="77777777" w:rsidR="00B80E2B" w:rsidRDefault="00B80E2B" w:rsidP="002F6AD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1C2E4DF" w14:textId="77777777" w:rsidR="002F6AD5" w:rsidRPr="007B119E" w:rsidRDefault="002F6AD5" w:rsidP="002F6AD5">
      <w:pPr>
        <w:spacing w:after="0"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7B119E">
        <w:rPr>
          <w:rFonts w:ascii="Times New Roman" w:hAnsi="Times New Roman" w:cs="Times New Roman"/>
          <w:sz w:val="24"/>
          <w:szCs w:val="24"/>
          <w:u w:val="single"/>
        </w:rPr>
        <w:t>Corresponding author:</w:t>
      </w:r>
    </w:p>
    <w:p w14:paraId="2CD2E680" w14:textId="77777777" w:rsidR="002F6AD5" w:rsidRPr="00634969" w:rsidRDefault="002F6AD5" w:rsidP="002F6AD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34969">
        <w:rPr>
          <w:rFonts w:ascii="Times New Roman" w:hAnsi="Times New Roman" w:cs="Times New Roman"/>
          <w:sz w:val="24"/>
          <w:szCs w:val="24"/>
        </w:rPr>
        <w:t>Dr Christina Greenaway</w:t>
      </w:r>
    </w:p>
    <w:p w14:paraId="31E18BC7" w14:textId="25D97D73" w:rsidR="002F6AD5" w:rsidRPr="00634969" w:rsidRDefault="00DC6FF7" w:rsidP="002F6AD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34969">
        <w:rPr>
          <w:rFonts w:ascii="Times New Roman" w:hAnsi="Times New Roman" w:cs="Times New Roman"/>
          <w:sz w:val="24"/>
          <w:szCs w:val="24"/>
          <w:lang w:val="en-CA"/>
        </w:rPr>
        <w:t xml:space="preserve">Division of Infectious Disease, Jewish General Hospital, </w:t>
      </w:r>
    </w:p>
    <w:p w14:paraId="34BC2284" w14:textId="77777777" w:rsidR="002F6AD5" w:rsidRPr="00634969" w:rsidRDefault="002F6AD5" w:rsidP="002F6AD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34969">
        <w:rPr>
          <w:rFonts w:ascii="Times New Roman" w:hAnsi="Times New Roman" w:cs="Times New Roman"/>
          <w:sz w:val="24"/>
          <w:szCs w:val="24"/>
        </w:rPr>
        <w:t xml:space="preserve">3755 Côte St. Catherine Road, Room </w:t>
      </w:r>
      <w:r>
        <w:rPr>
          <w:rFonts w:ascii="Times New Roman" w:hAnsi="Times New Roman" w:cs="Times New Roman"/>
          <w:sz w:val="24"/>
          <w:szCs w:val="24"/>
        </w:rPr>
        <w:t>G-200</w:t>
      </w:r>
    </w:p>
    <w:p w14:paraId="3084F7E6" w14:textId="77777777" w:rsidR="002F6AD5" w:rsidRPr="00634969" w:rsidRDefault="002F6AD5" w:rsidP="002F6AD5">
      <w:pPr>
        <w:spacing w:after="0" w:line="480" w:lineRule="auto"/>
        <w:rPr>
          <w:rFonts w:ascii="Times New Roman" w:hAnsi="Times New Roman" w:cs="Times New Roman"/>
          <w:sz w:val="24"/>
          <w:szCs w:val="24"/>
          <w:lang w:val="fr-CA"/>
        </w:rPr>
      </w:pPr>
      <w:r w:rsidRPr="00634969">
        <w:rPr>
          <w:rFonts w:ascii="Times New Roman" w:hAnsi="Times New Roman" w:cs="Times New Roman"/>
          <w:sz w:val="24"/>
          <w:szCs w:val="24"/>
          <w:lang w:val="fr-CA"/>
        </w:rPr>
        <w:t>Montreal, Quebec, H3T 1E2</w:t>
      </w:r>
    </w:p>
    <w:p w14:paraId="7826F324" w14:textId="77777777" w:rsidR="002F6AD5" w:rsidRPr="00634969" w:rsidRDefault="002F6AD5" w:rsidP="002F6AD5">
      <w:pPr>
        <w:spacing w:after="0" w:line="480" w:lineRule="auto"/>
        <w:rPr>
          <w:rFonts w:ascii="Times New Roman" w:hAnsi="Times New Roman" w:cs="Times New Roman"/>
          <w:sz w:val="24"/>
          <w:szCs w:val="24"/>
          <w:lang w:val="fr-CA"/>
        </w:rPr>
      </w:pPr>
      <w:r w:rsidRPr="00634969">
        <w:rPr>
          <w:rFonts w:ascii="Times New Roman" w:hAnsi="Times New Roman" w:cs="Times New Roman"/>
          <w:sz w:val="24"/>
          <w:szCs w:val="24"/>
          <w:lang w:val="fr-CA"/>
        </w:rPr>
        <w:t>Ph</w:t>
      </w:r>
      <w:r w:rsidRPr="00217731">
        <w:rPr>
          <w:rFonts w:ascii="Times New Roman" w:hAnsi="Times New Roman" w:cs="Times New Roman"/>
          <w:sz w:val="24"/>
          <w:szCs w:val="24"/>
          <w:lang w:val="fr-CA"/>
        </w:rPr>
        <w:t>: (</w:t>
      </w:r>
      <w:r w:rsidRPr="00634969">
        <w:rPr>
          <w:rFonts w:ascii="Times New Roman" w:hAnsi="Times New Roman" w:cs="Times New Roman"/>
          <w:sz w:val="24"/>
          <w:szCs w:val="24"/>
          <w:lang w:val="fr-CA"/>
        </w:rPr>
        <w:t>514) 340-</w:t>
      </w:r>
      <w:r w:rsidRPr="00217731">
        <w:rPr>
          <w:rFonts w:ascii="Times New Roman" w:hAnsi="Times New Roman" w:cs="Times New Roman"/>
          <w:sz w:val="24"/>
          <w:szCs w:val="24"/>
          <w:lang w:val="fr-CA"/>
        </w:rPr>
        <w:t>8222 #</w:t>
      </w:r>
      <w:r w:rsidRPr="00634969">
        <w:rPr>
          <w:rFonts w:ascii="Times New Roman" w:hAnsi="Times New Roman" w:cs="Times New Roman"/>
          <w:sz w:val="24"/>
          <w:szCs w:val="24"/>
          <w:lang w:val="fr-CA"/>
        </w:rPr>
        <w:t xml:space="preserve">22933 </w:t>
      </w:r>
    </w:p>
    <w:p w14:paraId="094A9BF3" w14:textId="77777777" w:rsidR="002F6AD5" w:rsidRPr="00AD61A5" w:rsidRDefault="002F6AD5" w:rsidP="002F6AD5">
      <w:pPr>
        <w:spacing w:after="0" w:line="480" w:lineRule="auto"/>
        <w:rPr>
          <w:rFonts w:ascii="Times New Roman" w:hAnsi="Times New Roman" w:cs="Times New Roman"/>
          <w:sz w:val="24"/>
          <w:szCs w:val="24"/>
          <w:lang w:val="fr-CA"/>
        </w:rPr>
      </w:pPr>
      <w:r w:rsidRPr="00AD61A5">
        <w:rPr>
          <w:rFonts w:ascii="Times New Roman" w:hAnsi="Times New Roman" w:cs="Times New Roman"/>
          <w:sz w:val="24"/>
          <w:szCs w:val="24"/>
          <w:lang w:val="fr-CA"/>
        </w:rPr>
        <w:t>Fax (514) 340-7546</w:t>
      </w:r>
    </w:p>
    <w:p w14:paraId="0E4D7419" w14:textId="77777777" w:rsidR="002F6AD5" w:rsidRPr="00AD61A5" w:rsidRDefault="002F6AD5" w:rsidP="002F6AD5">
      <w:pPr>
        <w:spacing w:after="0" w:line="480" w:lineRule="auto"/>
        <w:rPr>
          <w:rFonts w:ascii="Times New Roman" w:hAnsi="Times New Roman" w:cs="Times New Roman"/>
          <w:sz w:val="24"/>
          <w:szCs w:val="24"/>
          <w:lang w:val="fr-CA"/>
        </w:rPr>
      </w:pPr>
      <w:r w:rsidRPr="00AD61A5">
        <w:rPr>
          <w:rFonts w:ascii="Times New Roman" w:hAnsi="Times New Roman" w:cs="Times New Roman"/>
          <w:sz w:val="24"/>
          <w:szCs w:val="24"/>
          <w:lang w:val="fr-CA"/>
        </w:rPr>
        <w:t>Email: ca.greenaway@mcgill.ca</w:t>
      </w:r>
    </w:p>
    <w:p w14:paraId="1D16A36D" w14:textId="088859DA" w:rsidR="002F6AD5" w:rsidRPr="00AD61A5" w:rsidRDefault="002F6AD5" w:rsidP="002F6AD5">
      <w:pPr>
        <w:spacing w:after="0" w:line="240" w:lineRule="auto"/>
        <w:rPr>
          <w:rFonts w:ascii="Times New Roman" w:hAnsi="Times New Roman" w:cs="Times New Roman"/>
          <w:sz w:val="24"/>
          <w:szCs w:val="24"/>
          <w:lang w:val="fr-CA"/>
        </w:rPr>
      </w:pPr>
    </w:p>
    <w:p w14:paraId="71EBBE15" w14:textId="3A621B0F" w:rsidR="002F6AD5" w:rsidRPr="00DD0EF0" w:rsidRDefault="00B80E2B" w:rsidP="002F6AD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ord Count: 129</w:t>
      </w:r>
      <w:r w:rsidR="00983541">
        <w:rPr>
          <w:rFonts w:ascii="Times New Roman" w:hAnsi="Times New Roman" w:cs="Times New Roman"/>
          <w:sz w:val="24"/>
          <w:szCs w:val="24"/>
        </w:rPr>
        <w:t>1</w:t>
      </w:r>
    </w:p>
    <w:p w14:paraId="4CCAA34B" w14:textId="77777777" w:rsidR="002F6AD5" w:rsidRDefault="002F6AD5" w:rsidP="007E4F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FCDB834" w14:textId="3877842D" w:rsidR="002F6AD5" w:rsidRDefault="002F6AD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C167D93" w14:textId="77777777" w:rsidR="007E4F1D" w:rsidRDefault="007E4F1D" w:rsidP="007E4F1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399B47D" w14:textId="245F6CD3" w:rsidR="00177D83" w:rsidRDefault="007033E1" w:rsidP="00DC6FF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9D69EB">
        <w:rPr>
          <w:rFonts w:ascii="Times New Roman" w:hAnsi="Times New Roman" w:cs="Times New Roman"/>
          <w:sz w:val="24"/>
          <w:szCs w:val="24"/>
        </w:rPr>
        <w:t xml:space="preserve">Human migration is </w:t>
      </w:r>
      <w:r w:rsidR="00006533" w:rsidRPr="009D69EB">
        <w:rPr>
          <w:rFonts w:ascii="Times New Roman" w:hAnsi="Times New Roman" w:cs="Times New Roman"/>
          <w:sz w:val="24"/>
          <w:szCs w:val="24"/>
        </w:rPr>
        <w:t xml:space="preserve">rising globally and </w:t>
      </w:r>
      <w:r w:rsidRPr="009D69EB">
        <w:rPr>
          <w:rFonts w:ascii="Times New Roman" w:hAnsi="Times New Roman" w:cs="Times New Roman"/>
          <w:sz w:val="24"/>
          <w:szCs w:val="24"/>
        </w:rPr>
        <w:t xml:space="preserve">is expected to continue to rise due to </w:t>
      </w:r>
      <w:r w:rsidR="000A6A2F">
        <w:rPr>
          <w:rFonts w:ascii="Times New Roman" w:hAnsi="Times New Roman" w:cs="Times New Roman"/>
          <w:sz w:val="24"/>
          <w:szCs w:val="24"/>
        </w:rPr>
        <w:t xml:space="preserve">global </w:t>
      </w:r>
      <w:r w:rsidRPr="009D69EB">
        <w:rPr>
          <w:rFonts w:ascii="Times New Roman" w:hAnsi="Times New Roman" w:cs="Times New Roman"/>
          <w:sz w:val="24"/>
          <w:szCs w:val="24"/>
        </w:rPr>
        <w:t xml:space="preserve">conflicts and climate </w:t>
      </w:r>
      <w:r w:rsidR="000A6A2F">
        <w:rPr>
          <w:rFonts w:ascii="Times New Roman" w:hAnsi="Times New Roman" w:cs="Times New Roman"/>
          <w:sz w:val="24"/>
          <w:szCs w:val="24"/>
        </w:rPr>
        <w:t>change</w:t>
      </w:r>
      <w:r w:rsidRPr="009D69EB">
        <w:rPr>
          <w:rFonts w:ascii="Times New Roman" w:hAnsi="Times New Roman" w:cs="Times New Roman"/>
          <w:sz w:val="24"/>
          <w:szCs w:val="24"/>
        </w:rPr>
        <w:t xml:space="preserve">.  </w:t>
      </w:r>
      <w:r w:rsidR="00465933" w:rsidRPr="009D69EB">
        <w:rPr>
          <w:rFonts w:ascii="Times New Roman" w:hAnsi="Times New Roman" w:cs="Times New Roman"/>
          <w:sz w:val="24"/>
          <w:szCs w:val="24"/>
        </w:rPr>
        <w:t xml:space="preserve">Migration is an important driver of demographic change and has </w:t>
      </w:r>
      <w:r w:rsidR="00164214" w:rsidRPr="009D69EB">
        <w:rPr>
          <w:rFonts w:ascii="Times New Roman" w:hAnsi="Times New Roman" w:cs="Times New Roman"/>
          <w:sz w:val="24"/>
          <w:szCs w:val="24"/>
        </w:rPr>
        <w:t>led to increasing</w:t>
      </w:r>
      <w:r w:rsidR="005A60B9" w:rsidRPr="009D69EB">
        <w:rPr>
          <w:rFonts w:ascii="Times New Roman" w:hAnsi="Times New Roman" w:cs="Times New Roman"/>
          <w:sz w:val="24"/>
          <w:szCs w:val="24"/>
        </w:rPr>
        <w:t xml:space="preserve"> diverse populations</w:t>
      </w:r>
      <w:r w:rsidR="00164214" w:rsidRPr="009D69EB">
        <w:rPr>
          <w:rFonts w:ascii="Times New Roman" w:hAnsi="Times New Roman" w:cs="Times New Roman"/>
          <w:sz w:val="24"/>
          <w:szCs w:val="24"/>
        </w:rPr>
        <w:t xml:space="preserve"> globally </w:t>
      </w:r>
      <w:r w:rsidR="00177D83" w:rsidRPr="009D69EB">
        <w:rPr>
          <w:rFonts w:ascii="Times New Roman" w:hAnsi="Times New Roman" w:cs="Times New Roman"/>
          <w:sz w:val="24"/>
          <w:szCs w:val="24"/>
        </w:rPr>
        <w:t>over the past 5 decade</w:t>
      </w:r>
      <w:r w:rsidR="00EA717B">
        <w:rPr>
          <w:rFonts w:ascii="Times New Roman" w:hAnsi="Times New Roman" w:cs="Times New Roman"/>
          <w:sz w:val="24"/>
          <w:szCs w:val="24"/>
        </w:rPr>
        <w:t>s</w:t>
      </w:r>
      <w:r w:rsidR="00177D83">
        <w:rPr>
          <w:rFonts w:ascii="Times New Roman" w:hAnsi="Times New Roman" w:cs="Times New Roman"/>
          <w:sz w:val="24"/>
          <w:szCs w:val="24"/>
        </w:rPr>
        <w:t xml:space="preserve">, </w:t>
      </w:r>
      <w:r w:rsidR="00164214" w:rsidRPr="009D69EB">
        <w:rPr>
          <w:rFonts w:ascii="Times New Roman" w:hAnsi="Times New Roman" w:cs="Times New Roman"/>
          <w:sz w:val="24"/>
          <w:szCs w:val="24"/>
        </w:rPr>
        <w:t>particularly in North America, Europe</w:t>
      </w:r>
      <w:r w:rsidR="00D31CA8">
        <w:rPr>
          <w:rFonts w:ascii="Times New Roman" w:hAnsi="Times New Roman" w:cs="Times New Roman"/>
          <w:sz w:val="24"/>
          <w:szCs w:val="24"/>
        </w:rPr>
        <w:t>,</w:t>
      </w:r>
      <w:r w:rsidR="00164214" w:rsidRPr="009D69EB">
        <w:rPr>
          <w:rFonts w:ascii="Times New Roman" w:hAnsi="Times New Roman" w:cs="Times New Roman"/>
          <w:sz w:val="24"/>
          <w:szCs w:val="24"/>
        </w:rPr>
        <w:t xml:space="preserve"> and Oceania</w:t>
      </w:r>
      <w:r w:rsidR="005A60B9" w:rsidRPr="009D69EB">
        <w:rPr>
          <w:rFonts w:ascii="Times New Roman" w:hAnsi="Times New Roman" w:cs="Times New Roman"/>
          <w:sz w:val="24"/>
          <w:szCs w:val="24"/>
        </w:rPr>
        <w:t>.</w:t>
      </w:r>
      <w:r w:rsidR="00310E99" w:rsidRPr="009D69EB">
        <w:rPr>
          <w:rFonts w:ascii="Times New Roman" w:hAnsi="Times New Roman" w:cs="Times New Roman"/>
          <w:sz w:val="24"/>
          <w:szCs w:val="24"/>
        </w:rPr>
        <w:fldChar w:fldCharType="begin"/>
      </w:r>
      <w:r w:rsidR="007863EE" w:rsidRPr="009D69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ternational Organisation for Migration&lt;/Author&gt;&lt;Year&gt;2022&lt;/Year&gt;&lt;RecNum&gt;12&lt;/RecNum&gt;&lt;DisplayText&gt;&lt;style face="superscript"&gt;1&lt;/style&gt;&lt;/DisplayText&gt;&lt;record&gt;&lt;rec-number&gt;12&lt;/rec-number&gt;&lt;foreign-keys&gt;&lt;key app="EN" db-id="s9sv2efs6xaaxqer9vlv05fo9vrrf0w50252" timestamp="1663369654"&gt;12&lt;/key&gt;&lt;/foreign-keys&gt;&lt;ref-type name="Report"&gt;27&lt;/ref-type&gt;&lt;contributors&gt;&lt;authors&gt;&lt;author&gt;International Organisation for Migration,&lt;/author&gt;&lt;/authors&gt;&lt;/contributors&gt;&lt;titles&gt;&lt;title&gt;World Migration Report 2022&lt;/title&gt;&lt;/titles&gt;&lt;dates&gt;&lt;year&gt;2022&lt;/year&gt;&lt;pub-dates&gt;&lt;date&gt;2022&lt;/date&gt;&lt;/pub-dates&gt;&lt;/dates&gt;&lt;pub-location&gt;Generva, Switzerland&lt;/pub-location&gt;&lt;publisher&gt;Internatiaonal Organisation for Migration&lt;/publisher&gt;&lt;work-type&gt;Report&lt;/work-type&gt;&lt;urls&gt;&lt;/urls&gt;&lt;/record&gt;&lt;/Cite&gt;&lt;/EndNote&gt;</w:instrText>
      </w:r>
      <w:r w:rsidR="00310E99" w:rsidRPr="009D69EB">
        <w:rPr>
          <w:rFonts w:ascii="Times New Roman" w:hAnsi="Times New Roman" w:cs="Times New Roman"/>
          <w:sz w:val="24"/>
          <w:szCs w:val="24"/>
        </w:rPr>
        <w:fldChar w:fldCharType="separate"/>
      </w:r>
      <w:r w:rsidR="00310E99" w:rsidRPr="009D69EB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310E99" w:rsidRPr="009D69EB">
        <w:rPr>
          <w:rFonts w:ascii="Times New Roman" w:hAnsi="Times New Roman" w:cs="Times New Roman"/>
          <w:sz w:val="24"/>
          <w:szCs w:val="24"/>
        </w:rPr>
        <w:fldChar w:fldCharType="end"/>
      </w:r>
      <w:r w:rsidR="005A60B9" w:rsidRPr="009D69EB">
        <w:rPr>
          <w:rFonts w:ascii="Times New Roman" w:hAnsi="Times New Roman" w:cs="Times New Roman"/>
          <w:sz w:val="24"/>
          <w:szCs w:val="24"/>
        </w:rPr>
        <w:t xml:space="preserve"> </w:t>
      </w:r>
      <w:r w:rsidR="00D12E5F" w:rsidRPr="009D69EB">
        <w:rPr>
          <w:rFonts w:ascii="Times New Roman" w:hAnsi="Times New Roman" w:cs="Times New Roman"/>
          <w:sz w:val="24"/>
          <w:szCs w:val="24"/>
        </w:rPr>
        <w:t xml:space="preserve">The predominant </w:t>
      </w:r>
      <w:r w:rsidR="00EA717B">
        <w:rPr>
          <w:rFonts w:ascii="Times New Roman" w:hAnsi="Times New Roman" w:cs="Times New Roman"/>
          <w:sz w:val="24"/>
          <w:szCs w:val="24"/>
        </w:rPr>
        <w:t>influx</w:t>
      </w:r>
      <w:r w:rsidR="00D12E5F" w:rsidRPr="009D69EB">
        <w:rPr>
          <w:rFonts w:ascii="Times New Roman" w:hAnsi="Times New Roman" w:cs="Times New Roman"/>
          <w:sz w:val="24"/>
          <w:szCs w:val="24"/>
        </w:rPr>
        <w:t xml:space="preserve"> to these regions have been from Asia, Africa, the Middle East and Central/South America</w:t>
      </w:r>
      <w:r w:rsidR="00EA717B">
        <w:rPr>
          <w:rFonts w:ascii="Times New Roman" w:hAnsi="Times New Roman" w:cs="Times New Roman"/>
          <w:sz w:val="24"/>
          <w:szCs w:val="24"/>
        </w:rPr>
        <w:t>,</w:t>
      </w:r>
      <w:r w:rsidR="00310E99" w:rsidRPr="009D69EB">
        <w:rPr>
          <w:rFonts w:ascii="Times New Roman" w:hAnsi="Times New Roman" w:cs="Times New Roman"/>
          <w:sz w:val="24"/>
          <w:szCs w:val="24"/>
        </w:rPr>
        <w:t xml:space="preserve"> </w:t>
      </w:r>
      <w:r w:rsidR="00A67023" w:rsidRPr="009D69EB">
        <w:rPr>
          <w:rFonts w:ascii="Times New Roman" w:hAnsi="Times New Roman" w:cs="Times New Roman"/>
          <w:sz w:val="24"/>
          <w:szCs w:val="24"/>
        </w:rPr>
        <w:t xml:space="preserve"> regions with a higher prevalence of infectious disease compared to receiving regions</w:t>
      </w:r>
      <w:r w:rsidR="00D12E5F" w:rsidRPr="009D69EB">
        <w:rPr>
          <w:rFonts w:ascii="Times New Roman" w:hAnsi="Times New Roman" w:cs="Times New Roman"/>
          <w:sz w:val="24"/>
          <w:szCs w:val="24"/>
        </w:rPr>
        <w:t>.</w:t>
      </w:r>
      <w:r w:rsidR="00E61236" w:rsidRPr="009D69EB">
        <w:rPr>
          <w:rFonts w:ascii="Times New Roman" w:hAnsi="Times New Roman" w:cs="Times New Roman"/>
          <w:sz w:val="24"/>
          <w:szCs w:val="24"/>
        </w:rPr>
        <w:fldChar w:fldCharType="begin"/>
      </w:r>
      <w:r w:rsidR="00E61236" w:rsidRPr="009D69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ternational Organisation for Migration&lt;/Author&gt;&lt;Year&gt;2022&lt;/Year&gt;&lt;RecNum&gt;12&lt;/RecNum&gt;&lt;DisplayText&gt;&lt;style face="superscript"&gt;1&lt;/style&gt;&lt;/DisplayText&gt;&lt;record&gt;&lt;rec-number&gt;12&lt;/rec-number&gt;&lt;foreign-keys&gt;&lt;key app="EN" db-id="s9sv2efs6xaaxqer9vlv05fo9vrrf0w50252" timestamp="1663369654"&gt;12&lt;/key&gt;&lt;/foreign-keys&gt;&lt;ref-type name="Report"&gt;27&lt;/ref-type&gt;&lt;contributors&gt;&lt;authors&gt;&lt;author&gt;International Organisation for Migration,&lt;/author&gt;&lt;/authors&gt;&lt;/contributors&gt;&lt;titles&gt;&lt;title&gt;World Migration Report 2022&lt;/title&gt;&lt;/titles&gt;&lt;dates&gt;&lt;year&gt;2022&lt;/year&gt;&lt;pub-dates&gt;&lt;date&gt;2022&lt;/date&gt;&lt;/pub-dates&gt;&lt;/dates&gt;&lt;pub-location&gt;Generva, Switzerland&lt;/pub-location&gt;&lt;publisher&gt;Internatiaonal Organisation for Migration&lt;/publisher&gt;&lt;work-type&gt;Report&lt;/work-type&gt;&lt;urls&gt;&lt;/urls&gt;&lt;/record&gt;&lt;/Cite&gt;&lt;/EndNote&gt;</w:instrText>
      </w:r>
      <w:r w:rsidR="00E61236" w:rsidRPr="009D69EB">
        <w:rPr>
          <w:rFonts w:ascii="Times New Roman" w:hAnsi="Times New Roman" w:cs="Times New Roman"/>
          <w:sz w:val="24"/>
          <w:szCs w:val="24"/>
        </w:rPr>
        <w:fldChar w:fldCharType="separate"/>
      </w:r>
      <w:r w:rsidR="00E61236" w:rsidRPr="009D69EB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61236" w:rsidRPr="009D69EB">
        <w:rPr>
          <w:rFonts w:ascii="Times New Roman" w:hAnsi="Times New Roman" w:cs="Times New Roman"/>
          <w:sz w:val="24"/>
          <w:szCs w:val="24"/>
        </w:rPr>
        <w:fldChar w:fldCharType="end"/>
      </w:r>
      <w:r w:rsidR="001A651C" w:rsidRPr="009D69EB">
        <w:rPr>
          <w:rFonts w:ascii="Times New Roman" w:hAnsi="Times New Roman" w:cs="Times New Roman"/>
          <w:sz w:val="24"/>
          <w:szCs w:val="24"/>
        </w:rPr>
        <w:t xml:space="preserve"> </w:t>
      </w:r>
      <w:r w:rsidR="00EA717B">
        <w:rPr>
          <w:rFonts w:ascii="Times New Roman" w:hAnsi="Times New Roman" w:cs="Times New Roman"/>
          <w:sz w:val="24"/>
          <w:szCs w:val="24"/>
        </w:rPr>
        <w:t>As a result, m</w:t>
      </w:r>
      <w:r w:rsidR="005A60B9" w:rsidRPr="009D69EB">
        <w:rPr>
          <w:rFonts w:ascii="Times New Roman" w:hAnsi="Times New Roman" w:cs="Times New Roman"/>
          <w:sz w:val="24"/>
          <w:szCs w:val="24"/>
        </w:rPr>
        <w:t>igrants</w:t>
      </w:r>
      <w:r w:rsidR="00164214" w:rsidRPr="009D69EB">
        <w:rPr>
          <w:rFonts w:ascii="Times New Roman" w:hAnsi="Times New Roman" w:cs="Times New Roman"/>
          <w:sz w:val="24"/>
          <w:szCs w:val="24"/>
        </w:rPr>
        <w:t xml:space="preserve"> </w:t>
      </w:r>
      <w:r w:rsidR="00F60F06" w:rsidRPr="009D69EB">
        <w:rPr>
          <w:rFonts w:ascii="Times New Roman" w:hAnsi="Times New Roman" w:cs="Times New Roman"/>
          <w:sz w:val="24"/>
          <w:szCs w:val="24"/>
        </w:rPr>
        <w:t xml:space="preserve">(defined as individuals living in a country outside of their country of origin) </w:t>
      </w:r>
      <w:r w:rsidR="005A60B9" w:rsidRPr="009D69EB">
        <w:rPr>
          <w:rFonts w:ascii="Times New Roman" w:hAnsi="Times New Roman" w:cs="Times New Roman"/>
          <w:sz w:val="24"/>
          <w:szCs w:val="24"/>
        </w:rPr>
        <w:t xml:space="preserve">make up a significant proportion of the </w:t>
      </w:r>
      <w:r w:rsidR="00D12E5F" w:rsidRPr="009D69EB">
        <w:rPr>
          <w:rFonts w:ascii="Times New Roman" w:hAnsi="Times New Roman" w:cs="Times New Roman"/>
          <w:sz w:val="24"/>
          <w:szCs w:val="24"/>
        </w:rPr>
        <w:t>population in</w:t>
      </w:r>
      <w:r w:rsidR="005A60B9" w:rsidRPr="009D69EB">
        <w:rPr>
          <w:rFonts w:ascii="Times New Roman" w:hAnsi="Times New Roman" w:cs="Times New Roman"/>
          <w:sz w:val="24"/>
          <w:szCs w:val="24"/>
        </w:rPr>
        <w:t xml:space="preserve"> </w:t>
      </w:r>
      <w:r w:rsidR="00EA717B" w:rsidRPr="009D69EB">
        <w:rPr>
          <w:rFonts w:ascii="Times New Roman" w:hAnsi="Times New Roman" w:cs="Times New Roman"/>
          <w:sz w:val="24"/>
          <w:szCs w:val="24"/>
        </w:rPr>
        <w:t xml:space="preserve">Australia (29%), </w:t>
      </w:r>
      <w:r w:rsidR="005A60B9" w:rsidRPr="009D69EB">
        <w:rPr>
          <w:rFonts w:ascii="Times New Roman" w:hAnsi="Times New Roman" w:cs="Times New Roman"/>
          <w:sz w:val="24"/>
          <w:szCs w:val="24"/>
        </w:rPr>
        <w:t>Canada (23%), Germany (17%), the UK (14%)</w:t>
      </w:r>
      <w:r w:rsidR="00EA717B">
        <w:rPr>
          <w:rFonts w:ascii="Times New Roman" w:hAnsi="Times New Roman" w:cs="Times New Roman"/>
          <w:sz w:val="24"/>
          <w:szCs w:val="24"/>
        </w:rPr>
        <w:t xml:space="preserve">, </w:t>
      </w:r>
      <w:r w:rsidR="005A60B9" w:rsidRPr="009D69EB">
        <w:rPr>
          <w:rFonts w:ascii="Times New Roman" w:hAnsi="Times New Roman" w:cs="Times New Roman"/>
          <w:sz w:val="24"/>
          <w:szCs w:val="24"/>
        </w:rPr>
        <w:t>the USA (14%)</w:t>
      </w:r>
      <w:r w:rsidR="00177D83">
        <w:rPr>
          <w:rFonts w:ascii="Times New Roman" w:hAnsi="Times New Roman" w:cs="Times New Roman"/>
          <w:sz w:val="24"/>
          <w:szCs w:val="24"/>
        </w:rPr>
        <w:t xml:space="preserve"> and the European region (13%)</w:t>
      </w:r>
      <w:r w:rsidR="00965C60" w:rsidRPr="009D69EB">
        <w:rPr>
          <w:rFonts w:ascii="Times New Roman" w:hAnsi="Times New Roman" w:cs="Times New Roman"/>
          <w:sz w:val="24"/>
          <w:szCs w:val="24"/>
        </w:rPr>
        <w:t>.</w:t>
      </w:r>
      <w:r w:rsidR="00AD61A5">
        <w:rPr>
          <w:rFonts w:ascii="Times New Roman" w:hAnsi="Times New Roman" w:cs="Times New Roman"/>
          <w:sz w:val="24"/>
          <w:szCs w:val="24"/>
        </w:rPr>
        <w:fldChar w:fldCharType="begin"/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ternational Organisation for Migration&lt;/Author&gt;&lt;Year&gt;2022&lt;/Year&gt;&lt;RecNum&gt;12&lt;/RecNum&gt;&lt;DisplayText&gt;&lt;style face="superscript"&gt;1&lt;/style&gt;&lt;/DisplayText&gt;&lt;record&gt;&lt;rec-number&gt;12&lt;/rec-number&gt;&lt;foreign-keys&gt;&lt;key app="EN" db-id="s9sv2efs6xaaxqer9vlv05fo9vrrf0w50252" timestamp="1663369654"&gt;12&lt;/key&gt;&lt;/foreign-keys&gt;&lt;ref-type name="Report"&gt;27&lt;/ref-type&gt;&lt;contributors&gt;&lt;authors&gt;&lt;author&gt;International Organisation for Migration,&lt;/author&gt;&lt;/authors&gt;&lt;/contributors&gt;&lt;titles&gt;&lt;title&gt;World Migration Report 2022&lt;/title&gt;&lt;/titles&gt;&lt;dates&gt;&lt;year&gt;2022&lt;/year&gt;&lt;pub-dates&gt;&lt;date&gt;2022&lt;/date&gt;&lt;/pub-dates&gt;&lt;/dates&gt;&lt;pub-location&gt;Generva, Switzerland&lt;/pub-location&gt;&lt;publisher&gt;Internatiaonal Organisation for Migration&lt;/publisher&gt;&lt;work-type&gt;Report&lt;/work-type&gt;&lt;urls&gt;&lt;/urls&gt;&lt;/record&gt;&lt;/Cite&gt;&lt;/EndNote&gt;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177D83">
        <w:rPr>
          <w:rFonts w:ascii="Times New Roman" w:hAnsi="Times New Roman" w:cs="Times New Roman"/>
          <w:sz w:val="24"/>
          <w:szCs w:val="24"/>
        </w:rPr>
        <w:t xml:space="preserve">  </w:t>
      </w:r>
      <w:r w:rsidR="00E50B7C">
        <w:rPr>
          <w:rFonts w:ascii="Times New Roman" w:hAnsi="Times New Roman" w:cs="Times New Roman"/>
          <w:sz w:val="24"/>
          <w:szCs w:val="24"/>
        </w:rPr>
        <w:t>On the whole migrants are young and healthy; however, m</w:t>
      </w:r>
      <w:r w:rsidR="00E50B7C" w:rsidRPr="009D69EB">
        <w:rPr>
          <w:rFonts w:ascii="Times New Roman" w:hAnsi="Times New Roman" w:cs="Times New Roman"/>
          <w:sz w:val="24"/>
          <w:szCs w:val="24"/>
        </w:rPr>
        <w:t xml:space="preserve">igrants from endemic countries are at increased risk of certain infectious diseases, including tuberculosis (TB), HIV, hepatitis B </w:t>
      </w:r>
      <w:r w:rsidR="009B7BC9">
        <w:rPr>
          <w:rFonts w:ascii="Times New Roman" w:hAnsi="Times New Roman" w:cs="Times New Roman"/>
          <w:sz w:val="24"/>
          <w:szCs w:val="24"/>
        </w:rPr>
        <w:t>(HBV) and hepatitis C (HC</w:t>
      </w:r>
      <w:r w:rsidR="00E50B7C" w:rsidRPr="009D69EB">
        <w:rPr>
          <w:rFonts w:ascii="Times New Roman" w:hAnsi="Times New Roman" w:cs="Times New Roman"/>
          <w:sz w:val="24"/>
          <w:szCs w:val="24"/>
        </w:rPr>
        <w:t>V) and some parasitic infection</w:t>
      </w:r>
      <w:r w:rsidR="00E50B7C">
        <w:rPr>
          <w:rFonts w:ascii="Times New Roman" w:hAnsi="Times New Roman" w:cs="Times New Roman"/>
          <w:sz w:val="24"/>
          <w:szCs w:val="24"/>
        </w:rPr>
        <w:t>s</w:t>
      </w:r>
      <w:r w:rsidR="00E50B7C" w:rsidRPr="009D69EB">
        <w:rPr>
          <w:rFonts w:ascii="Times New Roman" w:hAnsi="Times New Roman" w:cs="Times New Roman"/>
          <w:sz w:val="24"/>
          <w:szCs w:val="24"/>
        </w:rPr>
        <w:t xml:space="preserve"> such as strongyloidiasis, schistosomiasis and Chagas disease</w:t>
      </w:r>
      <w:r w:rsidR="00625020" w:rsidRPr="009D69EB">
        <w:rPr>
          <w:rFonts w:ascii="Times New Roman" w:hAnsi="Times New Roman" w:cs="Times New Roman"/>
          <w:sz w:val="24"/>
          <w:szCs w:val="24"/>
        </w:rPr>
        <w:t>.</w:t>
      </w:r>
      <w:r w:rsidR="00625020" w:rsidRPr="009D69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mF3YXk8L0F1dGhvcj48WWVhcj4yMDE5PC9ZZWFy
PjxSZWNOdW0+MTU8L1JlY051bT48RGlzcGxheVRleHQ+PHN0eWxlIGZhY2U9InN1cGVyc2NyaXB0
Ij4yLTQ8L3N0eWxlPjwvRGlzcGxheVRleHQ+PHJlY29yZD48cmVjLW51bWJlcj4xNTwvcmVjLW51
bWJlcj48Zm9yZWlnbi1rZXlzPjxrZXkgYXBwPSJFTiIgZGItaWQ9InM5c3YyZWZzNnhhYXhxZXI5
dmx2MDVmbzl2cnJmMHc1MDI1MiIgdGltZXN0YW1wPSIxNjYzMzc1NTQ2Ij4xNTwva2V5PjwvZm9y
ZWlnbi1rZXlzPjxyZWYtdHlwZSBuYW1lPSJKb3VybmFsIEFydGljbGUiPjE3PC9yZWYtdHlwZT48
Y29udHJpYnV0b3JzPjxhdXRob3JzPjxhdXRob3I+R3JlZW5hd2F5LCBDaHJpc3RpbmE8L2F1dGhv
cj48YXV0aG9yPkNhc3RlbGxpLCBGcmFuY2VzY288L2F1dGhvcj48L2F1dGhvcnM+PC9jb250cmli
dXRvcnM+PHRpdGxlcz48dGl0bGU+SW5mZWN0aW91cyBkaXNlYXNlcyBhdCBkaWZmZXJlbnQgc3Rh
Z2VzIG9mIG1pZ3JhdGlvbjogYW4gZXhwZXJ0IHJldmlldzwvdGl0bGU+PHNlY29uZGFyeS10aXRs
ZT5Kb3VybmFsIG9mIFRyYXZlbCBNZWRpY2luZTwvc2Vjb25kYXJ5LXRpdGxlPjwvdGl0bGVzPjxw
ZXJpb2RpY2FsPjxmdWxsLXRpdGxlPkpvdXJuYWwgb2YgVHJhdmVsIE1lZGljaW5lPC9mdWxsLXRp
dGxlPjwvcGVyaW9kaWNhbD48dm9sdW1lPjI2PC92b2x1bWU+PG51bWJlcj4yPC9udW1iZXI+PGRh
dGVzPjx5ZWFyPjIwMTk8L3llYXI+PC9kYXRlcz48cHVibGlzaGVyPk94Zm9yZCBVbml2ZXJzaXR5
IFByZXNzIChPVVApPC9wdWJsaXNoZXI+PGlzYm4+MTcwOC04MzA1PC9pc2JuPjx1cmxzPjxyZWxh
dGVkLXVybHM+PHVybD5odHRwOi8vZHguZG9pLm9yZy8xMC4xMDkzL2p0bS90YXowMDc8L3VybD48
L3JlbGF0ZWQtdXJscz48L3VybHM+PGVsZWN0cm9uaWMtcmVzb3VyY2UtbnVtPjEwLjEwOTMvanRt
L3RhejAwNzwvZWxlY3Ryb25pYy1yZXNvdXJjZS1udW0+PC9yZWNvcmQ+PC9DaXRlPjxDaXRlPjxB
dXRob3I+RXVyb3BlYW4gQ2VudHJlIGZvciBEaXNlYXNlIFByZXZlbnRpb24gYW5kIENvbnRyb2wg
KEVDREMpPC9BdXRob3I+PFllYXI+MjAxODwvWWVhcj48UmVjTnVtPjY8L1JlY051bT48cmVjb3Jk
PjxyZWMtbnVtYmVyPjY8L3JlYy1udW1iZXI+PGZvcmVpZ24ta2V5cz48a2V5IGFwcD0iRU4iIGRi
LWlkPSJzOXN2MmVmczZ4YWF4cWVyOXZsdjA1Zm85dnJyZjB3NTAyNTIiIHRpbWVzdGFtcD0iMTY2
MjQ5Mzk1MyI+Njwva2V5PjwvZm9yZWlnbi1rZXlzPjxyZWYtdHlwZSBuYW1lPSJCb29rIj42PC9y
ZWYtdHlwZT48Y29udHJpYnV0b3JzPjxhdXRob3JzPjxhdXRob3I+RXVyb3BlYW4gQ2VudHJlIGZv
ciBEaXNlYXNlIFByZXZlbnRpb24gYW5kIENvbnRyb2wgKEVDREMpLDwvYXV0aG9yPjwvYXV0aG9y
cz48L2NvbnRyaWJ1dG9ycz48dGl0bGVzPjx0aXRsZT5QdWJsaWMgaGVhbHRoIGd1aWRhbmNlIG9u
IHNjcmVlbmluZyBhbmQgdmFjY2luYXRpb24gZm9yIGluZmVjdGlvdXMgZGlzZWFzZXMgaW4gbmV3
bHkgYXJyaXZlZCBtaWdyYW50cyB3aXRoaW4gdGhlIEVVL0VFQTwvdGl0bGU+PC90aXRsZXM+PGRh
dGVzPjx5ZWFyPjIwMTg8L3llYXI+PHB1Yi1kYXRlcz48ZGF0ZT4yMDE4PC9kYXRlPjwvcHViLWRh
dGVzPjwvZGF0ZXM+PHB1Yi1sb2NhdGlvbj5TdG9ja2hvbG08L3B1Yi1sb2NhdGlvbj48cHVibGlz
aGVyPkV1cm9wZWFuIENlbnRyZSBmb3IgRGlzZWFzZSBQcmV2ZW50aW9uIGFuZCBDb250cm9sPC9w
dWJsaXNoZXI+PGlzYm4+OTc4LTkyLTk0OTgtMjgwLTM8L2lzYm4+PHVybHM+PC91cmxzPjxlbGVj
dHJvbmljLXJlc291cmNlLW51bT4xMC4yOTAwLzE1NDQxMTwvZWxlY3Ryb25pYy1yZXNvdXJjZS1u
dW0+PC9yZWNvcmQ+PC9DaXRlPjxDaXRlPjxBdXRob3I+QWxkcmlkZ2U8L0F1dGhvcj48WWVhcj4y
MDE4PC9ZZWFyPjxSZWNOdW0+Mjg8L1JlY051bT48cmVjb3JkPjxyZWMtbnVtYmVyPjI4PC9yZWMt
bnVtYmVyPjxmb3JlaWduLWtleXM+PGtleSBhcHA9IkVOIiBkYi1pZD0iczlzdjJlZnM2eGFheHFl
cjl2bHYwNWZvOXZycmYwdzUwMjUyIiB0aW1lc3RhbXA9IjE2NjM4MTAyMzYiPjI4PC9rZXk+PC9m
b3JlaWduLWtleXM+PHJlZi10eXBlIG5hbWU9IkpvdXJuYWwgQXJ0aWNsZSI+MTc8L3JlZi10eXBl
Pjxjb250cmlidXRvcnM+PGF1dGhvcnM+PGF1dGhvcj5BbGRyaWRnZSwgUi4gVy48L2F1dGhvcj48
YXV0aG9yPk5lbGx1bXMsIEwuIEIuPC9hdXRob3I+PGF1dGhvcj5CYXJ0bGV0dCwgUy48L2F1dGhv
cj48YXV0aG9yPkJhcnIsIEEuIEwuPC9hdXRob3I+PGF1dGhvcj5QYXRlbCwgUC48L2F1dGhvcj48
YXV0aG9yPkJ1cm5zLCBSLjwvYXV0aG9yPjxhdXRob3I+SGFyZ3JlYXZlcywgUy48L2F1dGhvcj48
YXV0aG9yPk1pcmFuZGEsIEouIEouPC9hdXRob3I+PGF1dGhvcj5Ub2xsbWFuLCBTLjwvYXV0aG9y
PjxhdXRob3I+RnJpZWRsYW5kLCBKLiBTLjwvYXV0aG9yPjxhdXRob3I+QWJ1YmFrYXIsIEkuPC9h
dXRob3I+PC9hdXRob3JzPjwvY29udHJpYnV0b3JzPjxhdXRoLWFkZHJlc3M+Q2VudHJlIGZvciBQ
dWJsaWMgSGVhbHRoIERhdGEgU2NpZW5jZSwgSW5zdGl0dXRlIG9mIEhlYWx0aCBJbmZvcm1hdGlj
cywgVW5pdmVyc2l0eSBDb2xsZWdlIExvbmRvbiwgTG9uZG9uLCBVSy4gRWxlY3Ryb25pYyBhZGRy
ZXNzOiByLmFsZHJpZGdlQHVjbC5hYy51ay4mI3hEO0luc3RpdHV0ZSBvZiBJbmZlY3Rpb24gYW5k
IEltbXVuaXR5LCBTdCBHZW9yZ2UmYXBvcztzLCBVbml2ZXJzaXR5IG9mIExvbmRvbiwgTG9uZG9u
LCBVSzsgSW50ZXJuYXRpb25hbCBIZWFsdGggVW5pdCwgU2VjdGlvbiBvZiBJbmZlY3Rpb3VzIERp
c2Vhc2VzLCBJbXBlcmlhbCBDb2xsZWdlIExvbmRvbiwgTG9uZG9uLCBVSy4mI3hEO051ZmZpZWxk
IERlcGFydG1lbnQgb2YgTWVkaWNpbmUsIFVuaXZlcnNpdHkgb2YgT3hmb3JkLCBPeGZvcmQsIFVL
LiYjeEQ7RGVwYXJ0bWVudCBvZiBNZWRpY2luZSwgVW5pdmVyc2l0eSBvZiBDYW1icmlkZ2UsIENh
bWJyaWRnZSwgVUsuJiN4RDtTY2hvb2wgb2YgUHVibGljIEhlYWx0aCwgSW1wZXJpYWwgQ29sbGVn
ZSBMb25kb24sIExvbmRvbiwgVUsuJiN4RDtDZW50cmUgZm9yIFB1YmxpYyBIZWFsdGggRGF0YSBT
Y2llbmNlLCBJbnN0aXR1dGUgb2YgSGVhbHRoIEluZm9ybWF0aWNzLCBVbml2ZXJzaXR5IENvbGxl
Z2UgTG9uZG9uLCBMb25kb24sIFVLLiYjeEQ7Q1JPTklDQVMgQ2VudGVyIG9mIEV4Y2VsbGVuY2Ug
aW4gQ2hyb25pYyBEaXNlYXNlcyBhbmQgRGVwYXJ0bWVudCBvZiBNZWRpY2luZSwgU2Nob29sIG9m
IE1lZGljaW5lLCBVbml2ZXJzaWRhZCBQZXJ1YW5hIENheWV0YW5vIEhlcmVkaWEsIExpbWEsIFBl
cnUuJiN4RDtNUkMvV2l0cyBSdXJhbCBQdWJsaWMgSGVhbHRoIGFuZCBIZWFsdGggVHJhbnNpdGlv
bnMgUmVzZWFyY2ggVW5pdCwgU2Nob29sIG9mIFB1YmxpYyBIZWFsdGgsIFVuaXZlcnNpdHkgb2Yg
dGhlIFdpdHdhdGVyc3JhbmQsIEpvaGFubmVzYnVyZywgU291dGggQWZyaWNhOyBJTkRFUFRIIE5l
dHdvcmssIEFjY3JhLCBHaGFuYS4mI3hEO0luc3RpdHV0ZSBmb3IgR2xvYmFsIEhlYWx0aCwgVW5p
dmVyc2l0eSBDb2xsZWdlIExvbmRvbiwgTG9uZG9uLCBVSy48L2F1dGgtYWRkcmVzcz48dGl0bGVz
Pjx0aXRsZT5HbG9iYWwgcGF0dGVybnMgb2YgbW9ydGFsaXR5IGluIGludGVybmF0aW9uYWwgbWln
cmFudHM6IGEgc3lzdGVtYXRpYyByZXZpZXcgYW5kIG1ldGEtYW5hbHlzaXM8L3RpdGxlPjxzZWNv
bmRhcnktdGl0bGU+TGFuY2V0PC9zZWNvbmRhcnktdGl0bGU+PC90aXRsZXM+PHBlcmlvZGljYWw+
PGZ1bGwtdGl0bGU+TGFuY2V0PC9mdWxsLXRpdGxlPjwvcGVyaW9kaWNhbD48cGFnZXM+MjU1My0y
NTY2PC9wYWdlcz48dm9sdW1lPjM5Mjwvdm9sdW1lPjxudW1iZXI+MTAxNjQ8L251bWJlcj48ZWRp
dGlvbj4yMDE4LzEyLzEyPC9lZGl0aW9uPjxrZXl3b3Jkcz48a2V5d29yZD5DYXVzZSBvZiBEZWF0
aDwva2V5d29yZD48a2V5d29yZD5EZXZlbG9wZWQgQ291bnRyaWVzL2Vjb25vbWljczwva2V5d29y
ZD48a2V5d29yZD5EZXZlbG9waW5nIENvdW50cmllcy9lY29ub21pY3M8L2tleXdvcmQ+PGtleXdv
cmQ+RmVtYWxlPC9rZXl3b3JkPjxrZXl3b3JkPipHbG9iYWwgSGVhbHRoPC9rZXl3b3JkPjxrZXl3
b3JkPkhlYWx0aCBTZXJ2aWNlcyBBY2Nlc3NpYmlsaXR5PC9rZXl3b3JkPjxrZXl3b3JkPkh1bWFu
czwva2V5d29yZD48a2V5d29yZD5JbmNvbWU8L2tleXdvcmQ+PGtleXdvcmQ+TWFsZTwva2V5d29y
ZD48a2V5d29yZD4qTW9ydGFsaXR5PC9rZXl3b3JkPjxrZXl3b3JkPlRyYW5zaWVudHMgYW5kIE1p
Z3JhbnRzLypzdGF0aXN0aWNzICZhbXA7IG51bWVyaWNhbCBkYXRhPC9rZXl3b3JkPjwva2V5d29y
ZHM+PGRhdGVzPjx5ZWFyPjIwMTg8L3llYXI+PHB1Yi1kYXRlcz48ZGF0ZT5EZWMgMTU8L2RhdGU+
PC9wdWItZGF0ZXM+PC9kYXRlcz48aXNibj4wMTQwLTY3MzYgKFByaW50KSYjeEQ7MDE0MC02NzM2
PC9pc2JuPjxhY2Nlc3Npb24tbnVtPjMwNTI4NDg0PC9hY2Nlc3Npb24tbnVtPjx1cmxzPjxyZWxh
dGVkLXVybHM+PHVybD5odHRwczovL3d3dy50aGVsYW5jZXQuY29tL3BkZnMvam91cm5hbHMvbGFu
Y2V0L1BJSVMwMTQwLTY3MzYoMTgpMzI3ODEtOC5wZGY8L3VybD48L3JlbGF0ZWQtdXJscz48L3Vy
bHM+PGN1c3RvbTI+UE1DNjI5NDczNTwvY3VzdG9tMj48ZWxlY3Ryb25pYy1yZXNvdXJjZS1udW0+
MTAuMTAxNi9zMDE0MC02NzM2KDE4KTMyNzgxLTg8L2VsZWN0cm9uaWMtcmVzb3VyY2UtbnVtPjxy
ZW1vdGUtZGF0YWJhc2UtcHJvdmlkZXI+TkxNPC9yZW1vdGUtZGF0YWJhc2UtcHJvdmlkZXI+PGxh
bmd1YWdlPmVuZzwvbGFuZ3VhZ2U+PC9yZWNvcmQ+PC9DaXRlPjwvRW5kTm90ZT5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mF3YXk8L0F1dGhvcj48WWVhcj4yMDE5PC9ZZWFy
PjxSZWNOdW0+MTU8L1JlY051bT48RGlzcGxheVRleHQ+PHN0eWxlIGZhY2U9InN1cGVyc2NyaXB0
Ij4yLTQ8L3N0eWxlPjwvRGlzcGxheVRleHQ+PHJlY29yZD48cmVjLW51bWJlcj4xNTwvcmVjLW51
bWJlcj48Zm9yZWlnbi1rZXlzPjxrZXkgYXBwPSJFTiIgZGItaWQ9InM5c3YyZWZzNnhhYXhxZXI5
dmx2MDVmbzl2cnJmMHc1MDI1MiIgdGltZXN0YW1wPSIxNjYzMzc1NTQ2Ij4xNTwva2V5PjwvZm9y
ZWlnbi1rZXlzPjxyZWYtdHlwZSBuYW1lPSJKb3VybmFsIEFydGljbGUiPjE3PC9yZWYtdHlwZT48
Y29udHJpYnV0b3JzPjxhdXRob3JzPjxhdXRob3I+R3JlZW5hd2F5LCBDaHJpc3RpbmE8L2F1dGhv
cj48YXV0aG9yPkNhc3RlbGxpLCBGcmFuY2VzY288L2F1dGhvcj48L2F1dGhvcnM+PC9jb250cmli
dXRvcnM+PHRpdGxlcz48dGl0bGU+SW5mZWN0aW91cyBkaXNlYXNlcyBhdCBkaWZmZXJlbnQgc3Rh
Z2VzIG9mIG1pZ3JhdGlvbjogYW4gZXhwZXJ0IHJldmlldzwvdGl0bGU+PHNlY29uZGFyeS10aXRs
ZT5Kb3VybmFsIG9mIFRyYXZlbCBNZWRpY2luZTwvc2Vjb25kYXJ5LXRpdGxlPjwvdGl0bGVzPjxw
ZXJpb2RpY2FsPjxmdWxsLXRpdGxlPkpvdXJuYWwgb2YgVHJhdmVsIE1lZGljaW5lPC9mdWxsLXRp
dGxlPjwvcGVyaW9kaWNhbD48dm9sdW1lPjI2PC92b2x1bWU+PG51bWJlcj4yPC9udW1iZXI+PGRh
dGVzPjx5ZWFyPjIwMTk8L3llYXI+PC9kYXRlcz48cHVibGlzaGVyPk94Zm9yZCBVbml2ZXJzaXR5
IFByZXNzIChPVVApPC9wdWJsaXNoZXI+PGlzYm4+MTcwOC04MzA1PC9pc2JuPjx1cmxzPjxyZWxh
dGVkLXVybHM+PHVybD5odHRwOi8vZHguZG9pLm9yZy8xMC4xMDkzL2p0bS90YXowMDc8L3VybD48
L3JlbGF0ZWQtdXJscz48L3VybHM+PGVsZWN0cm9uaWMtcmVzb3VyY2UtbnVtPjEwLjEwOTMvanRt
L3RhejAwNzwvZWxlY3Ryb25pYy1yZXNvdXJjZS1udW0+PC9yZWNvcmQ+PC9DaXRlPjxDaXRlPjxB
dXRob3I+RXVyb3BlYW4gQ2VudHJlIGZvciBEaXNlYXNlIFByZXZlbnRpb24gYW5kIENvbnRyb2wg
KEVDREMpPC9BdXRob3I+PFllYXI+MjAxODwvWWVhcj48UmVjTnVtPjY8L1JlY051bT48cmVjb3Jk
PjxyZWMtbnVtYmVyPjY8L3JlYy1udW1iZXI+PGZvcmVpZ24ta2V5cz48a2V5IGFwcD0iRU4iIGRi
LWlkPSJzOXN2MmVmczZ4YWF4cWVyOXZsdjA1Zm85dnJyZjB3NTAyNTIiIHRpbWVzdGFtcD0iMTY2
MjQ5Mzk1MyI+Njwva2V5PjwvZm9yZWlnbi1rZXlzPjxyZWYtdHlwZSBuYW1lPSJCb29rIj42PC9y
ZWYtdHlwZT48Y29udHJpYnV0b3JzPjxhdXRob3JzPjxhdXRob3I+RXVyb3BlYW4gQ2VudHJlIGZv
ciBEaXNlYXNlIFByZXZlbnRpb24gYW5kIENvbnRyb2wgKEVDREMpLDwvYXV0aG9yPjwvYXV0aG9y
cz48L2NvbnRyaWJ1dG9ycz48dGl0bGVzPjx0aXRsZT5QdWJsaWMgaGVhbHRoIGd1aWRhbmNlIG9u
IHNjcmVlbmluZyBhbmQgdmFjY2luYXRpb24gZm9yIGluZmVjdGlvdXMgZGlzZWFzZXMgaW4gbmV3
bHkgYXJyaXZlZCBtaWdyYW50cyB3aXRoaW4gdGhlIEVVL0VFQTwvdGl0bGU+PC90aXRsZXM+PGRh
dGVzPjx5ZWFyPjIwMTg8L3llYXI+PHB1Yi1kYXRlcz48ZGF0ZT4yMDE4PC9kYXRlPjwvcHViLWRh
dGVzPjwvZGF0ZXM+PHB1Yi1sb2NhdGlvbj5TdG9ja2hvbG08L3B1Yi1sb2NhdGlvbj48cHVibGlz
aGVyPkV1cm9wZWFuIENlbnRyZSBmb3IgRGlzZWFzZSBQcmV2ZW50aW9uIGFuZCBDb250cm9sPC9w
dWJsaXNoZXI+PGlzYm4+OTc4LTkyLTk0OTgtMjgwLTM8L2lzYm4+PHVybHM+PC91cmxzPjxlbGVj
dHJvbmljLXJlc291cmNlLW51bT4xMC4yOTAwLzE1NDQxMTwvZWxlY3Ryb25pYy1yZXNvdXJjZS1u
dW0+PC9yZWNvcmQ+PC9DaXRlPjxDaXRlPjxBdXRob3I+QWxkcmlkZ2U8L0F1dGhvcj48WWVhcj4y
MDE4PC9ZZWFyPjxSZWNOdW0+Mjg8L1JlY051bT48cmVjb3JkPjxyZWMtbnVtYmVyPjI4PC9yZWMt
bnVtYmVyPjxmb3JlaWduLWtleXM+PGtleSBhcHA9IkVOIiBkYi1pZD0iczlzdjJlZnM2eGFheHFl
cjl2bHYwNWZvOXZycmYwdzUwMjUyIiB0aW1lc3RhbXA9IjE2NjM4MTAyMzYiPjI4PC9rZXk+PC9m
b3JlaWduLWtleXM+PHJlZi10eXBlIG5hbWU9IkpvdXJuYWwgQXJ0aWNsZSI+MTc8L3JlZi10eXBl
Pjxjb250cmlidXRvcnM+PGF1dGhvcnM+PGF1dGhvcj5BbGRyaWRnZSwgUi4gVy48L2F1dGhvcj48
YXV0aG9yPk5lbGx1bXMsIEwuIEIuPC9hdXRob3I+PGF1dGhvcj5CYXJ0bGV0dCwgUy48L2F1dGhv
cj48YXV0aG9yPkJhcnIsIEEuIEwuPC9hdXRob3I+PGF1dGhvcj5QYXRlbCwgUC48L2F1dGhvcj48
YXV0aG9yPkJ1cm5zLCBSLjwvYXV0aG9yPjxhdXRob3I+SGFyZ3JlYXZlcywgUy48L2F1dGhvcj48
YXV0aG9yPk1pcmFuZGEsIEouIEouPC9hdXRob3I+PGF1dGhvcj5Ub2xsbWFuLCBTLjwvYXV0aG9y
PjxhdXRob3I+RnJpZWRsYW5kLCBKLiBTLjwvYXV0aG9yPjxhdXRob3I+QWJ1YmFrYXIsIEkuPC9h
dXRob3I+PC9hdXRob3JzPjwvY29udHJpYnV0b3JzPjxhdXRoLWFkZHJlc3M+Q2VudHJlIGZvciBQ
dWJsaWMgSGVhbHRoIERhdGEgU2NpZW5jZSwgSW5zdGl0dXRlIG9mIEhlYWx0aCBJbmZvcm1hdGlj
cywgVW5pdmVyc2l0eSBDb2xsZWdlIExvbmRvbiwgTG9uZG9uLCBVSy4gRWxlY3Ryb25pYyBhZGRy
ZXNzOiByLmFsZHJpZGdlQHVjbC5hYy51ay4mI3hEO0luc3RpdHV0ZSBvZiBJbmZlY3Rpb24gYW5k
IEltbXVuaXR5LCBTdCBHZW9yZ2UmYXBvcztzLCBVbml2ZXJzaXR5IG9mIExvbmRvbiwgTG9uZG9u
LCBVSzsgSW50ZXJuYXRpb25hbCBIZWFsdGggVW5pdCwgU2VjdGlvbiBvZiBJbmZlY3Rpb3VzIERp
c2Vhc2VzLCBJbXBlcmlhbCBDb2xsZWdlIExvbmRvbiwgTG9uZG9uLCBVSy4mI3hEO051ZmZpZWxk
IERlcGFydG1lbnQgb2YgTWVkaWNpbmUsIFVuaXZlcnNpdHkgb2YgT3hmb3JkLCBPeGZvcmQsIFVL
LiYjeEQ7RGVwYXJ0bWVudCBvZiBNZWRpY2luZSwgVW5pdmVyc2l0eSBvZiBDYW1icmlkZ2UsIENh
bWJyaWRnZSwgVUsuJiN4RDtTY2hvb2wgb2YgUHVibGljIEhlYWx0aCwgSW1wZXJpYWwgQ29sbGVn
ZSBMb25kb24sIExvbmRvbiwgVUsuJiN4RDtDZW50cmUgZm9yIFB1YmxpYyBIZWFsdGggRGF0YSBT
Y2llbmNlLCBJbnN0aXR1dGUgb2YgSGVhbHRoIEluZm9ybWF0aWNzLCBVbml2ZXJzaXR5IENvbGxl
Z2UgTG9uZG9uLCBMb25kb24sIFVLLiYjeEQ7Q1JPTklDQVMgQ2VudGVyIG9mIEV4Y2VsbGVuY2Ug
aW4gQ2hyb25pYyBEaXNlYXNlcyBhbmQgRGVwYXJ0bWVudCBvZiBNZWRpY2luZSwgU2Nob29sIG9m
IE1lZGljaW5lLCBVbml2ZXJzaWRhZCBQZXJ1YW5hIENheWV0YW5vIEhlcmVkaWEsIExpbWEsIFBl
cnUuJiN4RDtNUkMvV2l0cyBSdXJhbCBQdWJsaWMgSGVhbHRoIGFuZCBIZWFsdGggVHJhbnNpdGlv
bnMgUmVzZWFyY2ggVW5pdCwgU2Nob29sIG9mIFB1YmxpYyBIZWFsdGgsIFVuaXZlcnNpdHkgb2Yg
dGhlIFdpdHdhdGVyc3JhbmQsIEpvaGFubmVzYnVyZywgU291dGggQWZyaWNhOyBJTkRFUFRIIE5l
dHdvcmssIEFjY3JhLCBHaGFuYS4mI3hEO0luc3RpdHV0ZSBmb3IgR2xvYmFsIEhlYWx0aCwgVW5p
dmVyc2l0eSBDb2xsZWdlIExvbmRvbiwgTG9uZG9uLCBVSy48L2F1dGgtYWRkcmVzcz48dGl0bGVz
Pjx0aXRsZT5HbG9iYWwgcGF0dGVybnMgb2YgbW9ydGFsaXR5IGluIGludGVybmF0aW9uYWwgbWln
cmFudHM6IGEgc3lzdGVtYXRpYyByZXZpZXcgYW5kIG1ldGEtYW5hbHlzaXM8L3RpdGxlPjxzZWNv
bmRhcnktdGl0bGU+TGFuY2V0PC9zZWNvbmRhcnktdGl0bGU+PC90aXRsZXM+PHBlcmlvZGljYWw+
PGZ1bGwtdGl0bGU+TGFuY2V0PC9mdWxsLXRpdGxlPjwvcGVyaW9kaWNhbD48cGFnZXM+MjU1My0y
NTY2PC9wYWdlcz48dm9sdW1lPjM5Mjwvdm9sdW1lPjxudW1iZXI+MTAxNjQ8L251bWJlcj48ZWRp
dGlvbj4yMDE4LzEyLzEyPC9lZGl0aW9uPjxrZXl3b3Jkcz48a2V5d29yZD5DYXVzZSBvZiBEZWF0
aDwva2V5d29yZD48a2V5d29yZD5EZXZlbG9wZWQgQ291bnRyaWVzL2Vjb25vbWljczwva2V5d29y
ZD48a2V5d29yZD5EZXZlbG9waW5nIENvdW50cmllcy9lY29ub21pY3M8L2tleXdvcmQ+PGtleXdv
cmQ+RmVtYWxlPC9rZXl3b3JkPjxrZXl3b3JkPipHbG9iYWwgSGVhbHRoPC9rZXl3b3JkPjxrZXl3
b3JkPkhlYWx0aCBTZXJ2aWNlcyBBY2Nlc3NpYmlsaXR5PC9rZXl3b3JkPjxrZXl3b3JkPkh1bWFu
czwva2V5d29yZD48a2V5d29yZD5JbmNvbWU8L2tleXdvcmQ+PGtleXdvcmQ+TWFsZTwva2V5d29y
ZD48a2V5d29yZD4qTW9ydGFsaXR5PC9rZXl3b3JkPjxrZXl3b3JkPlRyYW5zaWVudHMgYW5kIE1p
Z3JhbnRzLypzdGF0aXN0aWNzICZhbXA7IG51bWVyaWNhbCBkYXRhPC9rZXl3b3JkPjwva2V5d29y
ZHM+PGRhdGVzPjx5ZWFyPjIwMTg8L3llYXI+PHB1Yi1kYXRlcz48ZGF0ZT5EZWMgMTU8L2RhdGU+
PC9wdWItZGF0ZXM+PC9kYXRlcz48aXNibj4wMTQwLTY3MzYgKFByaW50KSYjeEQ7MDE0MC02NzM2
PC9pc2JuPjxhY2Nlc3Npb24tbnVtPjMwNTI4NDg0PC9hY2Nlc3Npb24tbnVtPjx1cmxzPjxyZWxh
dGVkLXVybHM+PHVybD5odHRwczovL3d3dy50aGVsYW5jZXQuY29tL3BkZnMvam91cm5hbHMvbGFu
Y2V0L1BJSVMwMTQwLTY3MzYoMTgpMzI3ODEtOC5wZGY8L3VybD48L3JlbGF0ZWQtdXJscz48L3Vy
bHM+PGN1c3RvbTI+UE1DNjI5NDczNTwvY3VzdG9tMj48ZWxlY3Ryb25pYy1yZXNvdXJjZS1udW0+
MTAuMTAxNi9zMDE0MC02NzM2KDE4KTMyNzgxLTg8L2VsZWN0cm9uaWMtcmVzb3VyY2UtbnVtPjxy
ZW1vdGUtZGF0YWJhc2UtcHJvdmlkZXI+TkxNPC9yZW1vdGUtZGF0YWJhc2UtcHJvdmlkZXI+PGxh
bmd1YWdlPmVuZzwvbGFuZ3VhZ2U+PC9yZWNvcmQ+PC9DaXRlPjwvRW5kTm90ZT5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625020" w:rsidRPr="009D69EB">
        <w:rPr>
          <w:rFonts w:ascii="Times New Roman" w:hAnsi="Times New Roman" w:cs="Times New Roman"/>
          <w:sz w:val="24"/>
          <w:szCs w:val="24"/>
        </w:rPr>
      </w:r>
      <w:r w:rsidR="00625020" w:rsidRPr="009D69EB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2-4</w:t>
      </w:r>
      <w:r w:rsidR="00625020" w:rsidRPr="009D69EB">
        <w:rPr>
          <w:rFonts w:ascii="Times New Roman" w:hAnsi="Times New Roman" w:cs="Times New Roman"/>
          <w:sz w:val="24"/>
          <w:szCs w:val="24"/>
        </w:rPr>
        <w:fldChar w:fldCharType="end"/>
      </w:r>
      <w:r w:rsidR="00625020" w:rsidRPr="009D69EB">
        <w:rPr>
          <w:rFonts w:ascii="Times New Roman" w:hAnsi="Times New Roman" w:cs="Times New Roman"/>
          <w:sz w:val="24"/>
          <w:szCs w:val="24"/>
        </w:rPr>
        <w:t xml:space="preserve"> </w:t>
      </w:r>
      <w:r w:rsidR="00E50B7C" w:rsidRPr="009D69EB">
        <w:rPr>
          <w:rFonts w:ascii="Times New Roman" w:hAnsi="Times New Roman" w:cs="Times New Roman"/>
          <w:sz w:val="24"/>
          <w:szCs w:val="24"/>
        </w:rPr>
        <w:t>Th</w:t>
      </w:r>
      <w:r w:rsidR="00E50B7C">
        <w:rPr>
          <w:rFonts w:ascii="Times New Roman" w:hAnsi="Times New Roman" w:cs="Times New Roman"/>
          <w:sz w:val="24"/>
          <w:szCs w:val="24"/>
        </w:rPr>
        <w:t>ose affected may</w:t>
      </w:r>
      <w:r w:rsidR="00E50B7C" w:rsidRPr="009D69EB">
        <w:rPr>
          <w:rFonts w:ascii="Times New Roman" w:hAnsi="Times New Roman" w:cs="Times New Roman"/>
          <w:sz w:val="24"/>
          <w:szCs w:val="24"/>
        </w:rPr>
        <w:t xml:space="preserve"> </w:t>
      </w:r>
      <w:r w:rsidR="00E50B7C">
        <w:rPr>
          <w:rFonts w:ascii="Times New Roman" w:hAnsi="Times New Roman" w:cs="Times New Roman"/>
          <w:sz w:val="24"/>
          <w:szCs w:val="24"/>
        </w:rPr>
        <w:t xml:space="preserve">have </w:t>
      </w:r>
      <w:r w:rsidR="00E50B7C" w:rsidRPr="009D69EB">
        <w:rPr>
          <w:rFonts w:ascii="Times New Roman" w:hAnsi="Times New Roman" w:cs="Times New Roman"/>
          <w:sz w:val="24"/>
          <w:szCs w:val="24"/>
        </w:rPr>
        <w:t>associated worse health outcomes and increased mortality</w:t>
      </w:r>
      <w:r w:rsidR="00E50B7C">
        <w:rPr>
          <w:rFonts w:ascii="Times New Roman" w:hAnsi="Times New Roman" w:cs="Times New Roman"/>
          <w:sz w:val="24"/>
          <w:szCs w:val="24"/>
        </w:rPr>
        <w:t xml:space="preserve"> particularly for HIV, viral hepatitis and tuberculosis compared to the host population, exacerbated by living in poor socioeconomic conditions and barriers accessing health services</w:t>
      </w:r>
      <w:r w:rsidR="00D12E5F" w:rsidRPr="009D69EB">
        <w:rPr>
          <w:rFonts w:ascii="Times New Roman" w:hAnsi="Times New Roman" w:cs="Times New Roman"/>
          <w:sz w:val="24"/>
          <w:szCs w:val="24"/>
        </w:rPr>
        <w:t>.</w:t>
      </w:r>
      <w:r w:rsidR="00E50B7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mF3YXk8L0F1dGhvcj48WWVhcj4yMDE5PC9ZZWFy
PjxSZWNOdW0+MTU8L1JlY051bT48RGlzcGxheVRleHQ+PHN0eWxlIGZhY2U9InN1cGVyc2NyaXB0
Ij4yLDQ8L3N0eWxlPjwvRGlzcGxheVRleHQ+PHJlY29yZD48cmVjLW51bWJlcj4xNTwvcmVjLW51
bWJlcj48Zm9yZWlnbi1rZXlzPjxrZXkgYXBwPSJFTiIgZGItaWQ9InM5c3YyZWZzNnhhYXhxZXI5
dmx2MDVmbzl2cnJmMHc1MDI1MiIgdGltZXN0YW1wPSIxNjYzMzc1NTQ2Ij4xNTwva2V5PjwvZm9y
ZWlnbi1rZXlzPjxyZWYtdHlwZSBuYW1lPSJKb3VybmFsIEFydGljbGUiPjE3PC9yZWYtdHlwZT48
Y29udHJpYnV0b3JzPjxhdXRob3JzPjxhdXRob3I+R3JlZW5hd2F5LCBDaHJpc3RpbmE8L2F1dGhv
cj48YXV0aG9yPkNhc3RlbGxpLCBGcmFuY2VzY288L2F1dGhvcj48L2F1dGhvcnM+PC9jb250cmli
dXRvcnM+PHRpdGxlcz48dGl0bGU+SW5mZWN0aW91cyBkaXNlYXNlcyBhdCBkaWZmZXJlbnQgc3Rh
Z2VzIG9mIG1pZ3JhdGlvbjogYW4gZXhwZXJ0IHJldmlldzwvdGl0bGU+PHNlY29uZGFyeS10aXRs
ZT5Kb3VybmFsIG9mIFRyYXZlbCBNZWRpY2luZTwvc2Vjb25kYXJ5LXRpdGxlPjwvdGl0bGVzPjxw
ZXJpb2RpY2FsPjxmdWxsLXRpdGxlPkpvdXJuYWwgb2YgVHJhdmVsIE1lZGljaW5lPC9mdWxsLXRp
dGxlPjwvcGVyaW9kaWNhbD48dm9sdW1lPjI2PC92b2x1bWU+PG51bWJlcj4yPC9udW1iZXI+PGRh
dGVzPjx5ZWFyPjIwMTk8L3llYXI+PC9kYXRlcz48cHVibGlzaGVyPk94Zm9yZCBVbml2ZXJzaXR5
IFByZXNzIChPVVApPC9wdWJsaXNoZXI+PGlzYm4+MTcwOC04MzA1PC9pc2JuPjx1cmxzPjxyZWxh
dGVkLXVybHM+PHVybD5odHRwOi8vZHguZG9pLm9yZy8xMC4xMDkzL2p0bS90YXowMDc8L3VybD48
L3JlbGF0ZWQtdXJscz48L3VybHM+PGVsZWN0cm9uaWMtcmVzb3VyY2UtbnVtPjEwLjEwOTMvanRt
L3RhejAwNzwvZWxlY3Ryb25pYy1yZXNvdXJjZS1udW0+PC9yZWNvcmQ+PC9DaXRlPjxDaXRlPjxB
dXRob3I+QWxkcmlkZ2U8L0F1dGhvcj48WWVhcj4yMDE4PC9ZZWFyPjxSZWNOdW0+Mjg8L1JlY051
bT48cmVjb3JkPjxyZWMtbnVtYmVyPjI4PC9yZWMtbnVtYmVyPjxmb3JlaWduLWtleXM+PGtleSBh
cHA9IkVOIiBkYi1pZD0iczlzdjJlZnM2eGFheHFlcjl2bHYwNWZvOXZycmYwdzUwMjUyIiB0aW1l
c3RhbXA9IjE2NjM4MTAyMzYiPjI4PC9rZXk+PC9mb3JlaWduLWtleXM+PHJlZi10eXBlIG5hbWU9
IkpvdXJuYWwgQXJ0aWNsZSI+MTc8L3JlZi10eXBlPjxjb250cmlidXRvcnM+PGF1dGhvcnM+PGF1
dGhvcj5BbGRyaWRnZSwgUi4gVy48L2F1dGhvcj48YXV0aG9yPk5lbGx1bXMsIEwuIEIuPC9hdXRo
b3I+PGF1dGhvcj5CYXJ0bGV0dCwgUy48L2F1dGhvcj48YXV0aG9yPkJhcnIsIEEuIEwuPC9hdXRo
b3I+PGF1dGhvcj5QYXRlbCwgUC48L2F1dGhvcj48YXV0aG9yPkJ1cm5zLCBSLjwvYXV0aG9yPjxh
dXRob3I+SGFyZ3JlYXZlcywgUy48L2F1dGhvcj48YXV0aG9yPk1pcmFuZGEsIEouIEouPC9hdXRo
b3I+PGF1dGhvcj5Ub2xsbWFuLCBTLjwvYXV0aG9yPjxhdXRob3I+RnJpZWRsYW5kLCBKLiBTLjwv
YXV0aG9yPjxhdXRob3I+QWJ1YmFrYXIsIEkuPC9hdXRob3I+PC9hdXRob3JzPjwvY29udHJpYnV0
b3JzPjxhdXRoLWFkZHJlc3M+Q2VudHJlIGZvciBQdWJsaWMgSGVhbHRoIERhdGEgU2NpZW5jZSwg
SW5zdGl0dXRlIG9mIEhlYWx0aCBJbmZvcm1hdGljcywgVW5pdmVyc2l0eSBDb2xsZWdlIExvbmRv
biwgTG9uZG9uLCBVSy4gRWxlY3Ryb25pYyBhZGRyZXNzOiByLmFsZHJpZGdlQHVjbC5hYy51ay4m
I3hEO0luc3RpdHV0ZSBvZiBJbmZlY3Rpb24gYW5kIEltbXVuaXR5LCBTdCBHZW9yZ2UmYXBvcztz
LCBVbml2ZXJzaXR5IG9mIExvbmRvbiwgTG9uZG9uLCBVSzsgSW50ZXJuYXRpb25hbCBIZWFsdGgg
VW5pdCwgU2VjdGlvbiBvZiBJbmZlY3Rpb3VzIERpc2Vhc2VzLCBJbXBlcmlhbCBDb2xsZWdlIExv
bmRvbiwgTG9uZG9uLCBVSy4mI3hEO051ZmZpZWxkIERlcGFydG1lbnQgb2YgTWVkaWNpbmUsIFVu
aXZlcnNpdHkgb2YgT3hmb3JkLCBPeGZvcmQsIFVLLiYjeEQ7RGVwYXJ0bWVudCBvZiBNZWRpY2lu
ZSwgVW5pdmVyc2l0eSBvZiBDYW1icmlkZ2UsIENhbWJyaWRnZSwgVUsuJiN4RDtTY2hvb2wgb2Yg
UHVibGljIEhlYWx0aCwgSW1wZXJpYWwgQ29sbGVnZSBMb25kb24sIExvbmRvbiwgVUsuJiN4RDtD
ZW50cmUgZm9yIFB1YmxpYyBIZWFsdGggRGF0YSBTY2llbmNlLCBJbnN0aXR1dGUgb2YgSGVhbHRo
IEluZm9ybWF0aWNzLCBVbml2ZXJzaXR5IENvbGxlZ2UgTG9uZG9uLCBMb25kb24sIFVLLiYjeEQ7
Q1JPTklDQVMgQ2VudGVyIG9mIEV4Y2VsbGVuY2UgaW4gQ2hyb25pYyBEaXNlYXNlcyBhbmQgRGVw
YXJ0bWVudCBvZiBNZWRpY2luZSwgU2Nob29sIG9mIE1lZGljaW5lLCBVbml2ZXJzaWRhZCBQZXJ1
YW5hIENheWV0YW5vIEhlcmVkaWEsIExpbWEsIFBlcnUuJiN4RDtNUkMvV2l0cyBSdXJhbCBQdWJs
aWMgSGVhbHRoIGFuZCBIZWFsdGggVHJhbnNpdGlvbnMgUmVzZWFyY2ggVW5pdCwgU2Nob29sIG9m
IFB1YmxpYyBIZWFsdGgsIFVuaXZlcnNpdHkgb2YgdGhlIFdpdHdhdGVyc3JhbmQsIEpvaGFubmVz
YnVyZywgU291dGggQWZyaWNhOyBJTkRFUFRIIE5ldHdvcmssIEFjY3JhLCBHaGFuYS4mI3hEO0lu
c3RpdHV0ZSBmb3IgR2xvYmFsIEhlYWx0aCwgVW5pdmVyc2l0eSBDb2xsZWdlIExvbmRvbiwgTG9u
ZG9uLCBVSy48L2F1dGgtYWRkcmVzcz48dGl0bGVzPjx0aXRsZT5HbG9iYWwgcGF0dGVybnMgb2Yg
bW9ydGFsaXR5IGluIGludGVybmF0aW9uYWwgbWlncmFudHM6IGEgc3lzdGVtYXRpYyByZXZpZXcg
YW5kIG1ldGEtYW5hbHlzaXM8L3RpdGxlPjxzZWNvbmRhcnktdGl0bGU+TGFuY2V0PC9zZWNvbmRh
cnktdGl0bGU+PC90aXRsZXM+PHBlcmlvZGljYWw+PGZ1bGwtdGl0bGU+TGFuY2V0PC9mdWxsLXRp
dGxlPjwvcGVyaW9kaWNhbD48cGFnZXM+MjU1My0yNTY2PC9wYWdlcz48dm9sdW1lPjM5Mjwvdm9s
dW1lPjxudW1iZXI+MTAxNjQ8L251bWJlcj48ZWRpdGlvbj4yMDE4LzEyLzEyPC9lZGl0aW9uPjxr
ZXl3b3Jkcz48a2V5d29yZD5DYXVzZSBvZiBEZWF0aDwva2V5d29yZD48a2V5d29yZD5EZXZlbG9w
ZWQgQ291bnRyaWVzL2Vjb25vbWljczwva2V5d29yZD48a2V5d29yZD5EZXZlbG9waW5nIENvdW50
cmllcy9lY29ub21pY3M8L2tleXdvcmQ+PGtleXdvcmQ+RmVtYWxlPC9rZXl3b3JkPjxrZXl3b3Jk
PipHbG9iYWwgSGVhbHRoPC9rZXl3b3JkPjxrZXl3b3JkPkhlYWx0aCBTZXJ2aWNlcyBBY2Nlc3Np
YmlsaXR5PC9rZXl3b3JkPjxrZXl3b3JkPkh1bWFuczwva2V5d29yZD48a2V5d29yZD5JbmNvbWU8
L2tleXdvcmQ+PGtleXdvcmQ+TWFsZTwva2V5d29yZD48a2V5d29yZD4qTW9ydGFsaXR5PC9rZXl3
b3JkPjxrZXl3b3JkPlRyYW5zaWVudHMgYW5kIE1pZ3JhbnRzLypzdGF0aXN0aWNzICZhbXA7IG51
bWVyaWNhbCBkYXRhPC9rZXl3b3JkPjwva2V5d29yZHM+PGRhdGVzPjx5ZWFyPjIwMTg8L3llYXI+
PHB1Yi1kYXRlcz48ZGF0ZT5EZWMgMTU8L2RhdGU+PC9wdWItZGF0ZXM+PC9kYXRlcz48aXNibj4w
MTQwLTY3MzYgKFByaW50KSYjeEQ7MDE0MC02NzM2PC9pc2JuPjxhY2Nlc3Npb24tbnVtPjMwNTI4
NDg0PC9hY2Nlc3Npb24tbnVtPjx1cmxzPjxyZWxhdGVkLXVybHM+PHVybD5odHRwczovL3d3dy50
aGVsYW5jZXQuY29tL3BkZnMvam91cm5hbHMvbGFuY2V0L1BJSVMwMTQwLTY3MzYoMTgpMzI3ODEt
OC5wZGY8L3VybD48L3JlbGF0ZWQtdXJscz48L3VybHM+PGN1c3RvbTI+UE1DNjI5NDczNTwvY3Vz
dG9tMj48ZWxlY3Ryb25pYy1yZXNvdXJjZS1udW0+MTAuMTAxNi9zMDE0MC02NzM2KDE4KTMyNzgx
LTg8L2VsZWN0cm9uaWMtcmVzb3VyY2UtbnVtPjxyZW1vdGUtZGF0YWJhc2UtcHJvdmlkZXI+TkxN
PC9yZW1vdGUtZGF0YWJhc2UtcHJvdmlkZXI+PGxhbmd1YWdlPmVuZzwvbGFuZ3VhZ2U+PC9yZWNv
cmQ+PC9DaXRlPjwvRW5kTm90ZT5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mF3YXk8L0F1dGhvcj48WWVhcj4yMDE5PC9ZZWFy
PjxSZWNOdW0+MTU8L1JlY051bT48RGlzcGxheVRleHQ+PHN0eWxlIGZhY2U9InN1cGVyc2NyaXB0
Ij4yLDQ8L3N0eWxlPjwvRGlzcGxheVRleHQ+PHJlY29yZD48cmVjLW51bWJlcj4xNTwvcmVjLW51
bWJlcj48Zm9yZWlnbi1rZXlzPjxrZXkgYXBwPSJFTiIgZGItaWQ9InM5c3YyZWZzNnhhYXhxZXI5
dmx2MDVmbzl2cnJmMHc1MDI1MiIgdGltZXN0YW1wPSIxNjYzMzc1NTQ2Ij4xNTwva2V5PjwvZm9y
ZWlnbi1rZXlzPjxyZWYtdHlwZSBuYW1lPSJKb3VybmFsIEFydGljbGUiPjE3PC9yZWYtdHlwZT48
Y29udHJpYnV0b3JzPjxhdXRob3JzPjxhdXRob3I+R3JlZW5hd2F5LCBDaHJpc3RpbmE8L2F1dGhv
cj48YXV0aG9yPkNhc3RlbGxpLCBGcmFuY2VzY288L2F1dGhvcj48L2F1dGhvcnM+PC9jb250cmli
dXRvcnM+PHRpdGxlcz48dGl0bGU+SW5mZWN0aW91cyBkaXNlYXNlcyBhdCBkaWZmZXJlbnQgc3Rh
Z2VzIG9mIG1pZ3JhdGlvbjogYW4gZXhwZXJ0IHJldmlldzwvdGl0bGU+PHNlY29uZGFyeS10aXRs
ZT5Kb3VybmFsIG9mIFRyYXZlbCBNZWRpY2luZTwvc2Vjb25kYXJ5LXRpdGxlPjwvdGl0bGVzPjxw
ZXJpb2RpY2FsPjxmdWxsLXRpdGxlPkpvdXJuYWwgb2YgVHJhdmVsIE1lZGljaW5lPC9mdWxsLXRp
dGxlPjwvcGVyaW9kaWNhbD48dm9sdW1lPjI2PC92b2x1bWU+PG51bWJlcj4yPC9udW1iZXI+PGRh
dGVzPjx5ZWFyPjIwMTk8L3llYXI+PC9kYXRlcz48cHVibGlzaGVyPk94Zm9yZCBVbml2ZXJzaXR5
IFByZXNzIChPVVApPC9wdWJsaXNoZXI+PGlzYm4+MTcwOC04MzA1PC9pc2JuPjx1cmxzPjxyZWxh
dGVkLXVybHM+PHVybD5odHRwOi8vZHguZG9pLm9yZy8xMC4xMDkzL2p0bS90YXowMDc8L3VybD48
L3JlbGF0ZWQtdXJscz48L3VybHM+PGVsZWN0cm9uaWMtcmVzb3VyY2UtbnVtPjEwLjEwOTMvanRt
L3RhejAwNzwvZWxlY3Ryb25pYy1yZXNvdXJjZS1udW0+PC9yZWNvcmQ+PC9DaXRlPjxDaXRlPjxB
dXRob3I+QWxkcmlkZ2U8L0F1dGhvcj48WWVhcj4yMDE4PC9ZZWFyPjxSZWNOdW0+Mjg8L1JlY051
bT48cmVjb3JkPjxyZWMtbnVtYmVyPjI4PC9yZWMtbnVtYmVyPjxmb3JlaWduLWtleXM+PGtleSBh
cHA9IkVOIiBkYi1pZD0iczlzdjJlZnM2eGFheHFlcjl2bHYwNWZvOXZycmYwdzUwMjUyIiB0aW1l
c3RhbXA9IjE2NjM4MTAyMzYiPjI4PC9rZXk+PC9mb3JlaWduLWtleXM+PHJlZi10eXBlIG5hbWU9
IkpvdXJuYWwgQXJ0aWNsZSI+MTc8L3JlZi10eXBlPjxjb250cmlidXRvcnM+PGF1dGhvcnM+PGF1
dGhvcj5BbGRyaWRnZSwgUi4gVy48L2F1dGhvcj48YXV0aG9yPk5lbGx1bXMsIEwuIEIuPC9hdXRo
b3I+PGF1dGhvcj5CYXJ0bGV0dCwgUy48L2F1dGhvcj48YXV0aG9yPkJhcnIsIEEuIEwuPC9hdXRo
b3I+PGF1dGhvcj5QYXRlbCwgUC48L2F1dGhvcj48YXV0aG9yPkJ1cm5zLCBSLjwvYXV0aG9yPjxh
dXRob3I+SGFyZ3JlYXZlcywgUy48L2F1dGhvcj48YXV0aG9yPk1pcmFuZGEsIEouIEouPC9hdXRo
b3I+PGF1dGhvcj5Ub2xsbWFuLCBTLjwvYXV0aG9yPjxhdXRob3I+RnJpZWRsYW5kLCBKLiBTLjwv
YXV0aG9yPjxhdXRob3I+QWJ1YmFrYXIsIEkuPC9hdXRob3I+PC9hdXRob3JzPjwvY29udHJpYnV0
b3JzPjxhdXRoLWFkZHJlc3M+Q2VudHJlIGZvciBQdWJsaWMgSGVhbHRoIERhdGEgU2NpZW5jZSwg
SW5zdGl0dXRlIG9mIEhlYWx0aCBJbmZvcm1hdGljcywgVW5pdmVyc2l0eSBDb2xsZWdlIExvbmRv
biwgTG9uZG9uLCBVSy4gRWxlY3Ryb25pYyBhZGRyZXNzOiByLmFsZHJpZGdlQHVjbC5hYy51ay4m
I3hEO0luc3RpdHV0ZSBvZiBJbmZlY3Rpb24gYW5kIEltbXVuaXR5LCBTdCBHZW9yZ2UmYXBvcztz
LCBVbml2ZXJzaXR5IG9mIExvbmRvbiwgTG9uZG9uLCBVSzsgSW50ZXJuYXRpb25hbCBIZWFsdGgg
VW5pdCwgU2VjdGlvbiBvZiBJbmZlY3Rpb3VzIERpc2Vhc2VzLCBJbXBlcmlhbCBDb2xsZWdlIExv
bmRvbiwgTG9uZG9uLCBVSy4mI3hEO051ZmZpZWxkIERlcGFydG1lbnQgb2YgTWVkaWNpbmUsIFVu
aXZlcnNpdHkgb2YgT3hmb3JkLCBPeGZvcmQsIFVLLiYjeEQ7RGVwYXJ0bWVudCBvZiBNZWRpY2lu
ZSwgVW5pdmVyc2l0eSBvZiBDYW1icmlkZ2UsIENhbWJyaWRnZSwgVUsuJiN4RDtTY2hvb2wgb2Yg
UHVibGljIEhlYWx0aCwgSW1wZXJpYWwgQ29sbGVnZSBMb25kb24sIExvbmRvbiwgVUsuJiN4RDtD
ZW50cmUgZm9yIFB1YmxpYyBIZWFsdGggRGF0YSBTY2llbmNlLCBJbnN0aXR1dGUgb2YgSGVhbHRo
IEluZm9ybWF0aWNzLCBVbml2ZXJzaXR5IENvbGxlZ2UgTG9uZG9uLCBMb25kb24sIFVLLiYjeEQ7
Q1JPTklDQVMgQ2VudGVyIG9mIEV4Y2VsbGVuY2UgaW4gQ2hyb25pYyBEaXNlYXNlcyBhbmQgRGVw
YXJ0bWVudCBvZiBNZWRpY2luZSwgU2Nob29sIG9mIE1lZGljaW5lLCBVbml2ZXJzaWRhZCBQZXJ1
YW5hIENheWV0YW5vIEhlcmVkaWEsIExpbWEsIFBlcnUuJiN4RDtNUkMvV2l0cyBSdXJhbCBQdWJs
aWMgSGVhbHRoIGFuZCBIZWFsdGggVHJhbnNpdGlvbnMgUmVzZWFyY2ggVW5pdCwgU2Nob29sIG9m
IFB1YmxpYyBIZWFsdGgsIFVuaXZlcnNpdHkgb2YgdGhlIFdpdHdhdGVyc3JhbmQsIEpvaGFubmVz
YnVyZywgU291dGggQWZyaWNhOyBJTkRFUFRIIE5ldHdvcmssIEFjY3JhLCBHaGFuYS4mI3hEO0lu
c3RpdHV0ZSBmb3IgR2xvYmFsIEhlYWx0aCwgVW5pdmVyc2l0eSBDb2xsZWdlIExvbmRvbiwgTG9u
ZG9uLCBVSy48L2F1dGgtYWRkcmVzcz48dGl0bGVzPjx0aXRsZT5HbG9iYWwgcGF0dGVybnMgb2Yg
bW9ydGFsaXR5IGluIGludGVybmF0aW9uYWwgbWlncmFudHM6IGEgc3lzdGVtYXRpYyByZXZpZXcg
YW5kIG1ldGEtYW5hbHlzaXM8L3RpdGxlPjxzZWNvbmRhcnktdGl0bGU+TGFuY2V0PC9zZWNvbmRh
cnktdGl0bGU+PC90aXRsZXM+PHBlcmlvZGljYWw+PGZ1bGwtdGl0bGU+TGFuY2V0PC9mdWxsLXRp
dGxlPjwvcGVyaW9kaWNhbD48cGFnZXM+MjU1My0yNTY2PC9wYWdlcz48dm9sdW1lPjM5Mjwvdm9s
dW1lPjxudW1iZXI+MTAxNjQ8L251bWJlcj48ZWRpdGlvbj4yMDE4LzEyLzEyPC9lZGl0aW9uPjxr
ZXl3b3Jkcz48a2V5d29yZD5DYXVzZSBvZiBEZWF0aDwva2V5d29yZD48a2V5d29yZD5EZXZlbG9w
ZWQgQ291bnRyaWVzL2Vjb25vbWljczwva2V5d29yZD48a2V5d29yZD5EZXZlbG9waW5nIENvdW50
cmllcy9lY29ub21pY3M8L2tleXdvcmQ+PGtleXdvcmQ+RmVtYWxlPC9rZXl3b3JkPjxrZXl3b3Jk
PipHbG9iYWwgSGVhbHRoPC9rZXl3b3JkPjxrZXl3b3JkPkhlYWx0aCBTZXJ2aWNlcyBBY2Nlc3Np
YmlsaXR5PC9rZXl3b3JkPjxrZXl3b3JkPkh1bWFuczwva2V5d29yZD48a2V5d29yZD5JbmNvbWU8
L2tleXdvcmQ+PGtleXdvcmQ+TWFsZTwva2V5d29yZD48a2V5d29yZD4qTW9ydGFsaXR5PC9rZXl3
b3JkPjxrZXl3b3JkPlRyYW5zaWVudHMgYW5kIE1pZ3JhbnRzLypzdGF0aXN0aWNzICZhbXA7IG51
bWVyaWNhbCBkYXRhPC9rZXl3b3JkPjwva2V5d29yZHM+PGRhdGVzPjx5ZWFyPjIwMTg8L3llYXI+
PHB1Yi1kYXRlcz48ZGF0ZT5EZWMgMTU8L2RhdGU+PC9wdWItZGF0ZXM+PC9kYXRlcz48aXNibj4w
MTQwLTY3MzYgKFByaW50KSYjeEQ7MDE0MC02NzM2PC9pc2JuPjxhY2Nlc3Npb24tbnVtPjMwNTI4
NDg0PC9hY2Nlc3Npb24tbnVtPjx1cmxzPjxyZWxhdGVkLXVybHM+PHVybD5odHRwczovL3d3dy50
aGVsYW5jZXQuY29tL3BkZnMvam91cm5hbHMvbGFuY2V0L1BJSVMwMTQwLTY3MzYoMTgpMzI3ODEt
OC5wZGY8L3VybD48L3JlbGF0ZWQtdXJscz48L3VybHM+PGN1c3RvbTI+UE1DNjI5NDczNTwvY3Vz
dG9tMj48ZWxlY3Ryb25pYy1yZXNvdXJjZS1udW0+MTAuMTAxNi9zMDE0MC02NzM2KDE4KTMyNzgx
LTg8L2VsZWN0cm9uaWMtcmVzb3VyY2UtbnVtPjxyZW1vdGUtZGF0YWJhc2UtcHJvdmlkZXI+TkxN
PC9yZW1vdGUtZGF0YWJhc2UtcHJvdmlkZXI+PGxhbmd1YWdlPmVuZzwvbGFuZ3VhZ2U+PC9yZWNv
cmQ+PC9DaXRlPjwvRW5kTm90ZT5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E50B7C">
        <w:rPr>
          <w:rFonts w:ascii="Times New Roman" w:hAnsi="Times New Roman" w:cs="Times New Roman"/>
          <w:sz w:val="24"/>
          <w:szCs w:val="24"/>
        </w:rPr>
      </w:r>
      <w:r w:rsidR="00E50B7C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2,4</w:t>
      </w:r>
      <w:r w:rsidR="00E50B7C">
        <w:rPr>
          <w:rFonts w:ascii="Times New Roman" w:hAnsi="Times New Roman" w:cs="Times New Roman"/>
          <w:sz w:val="24"/>
          <w:szCs w:val="24"/>
        </w:rPr>
        <w:fldChar w:fldCharType="end"/>
      </w:r>
      <w:r w:rsidR="00D83F84" w:rsidRPr="009D69EB">
        <w:rPr>
          <w:rFonts w:ascii="Times New Roman" w:hAnsi="Times New Roman" w:cs="Times New Roman"/>
          <w:sz w:val="24"/>
          <w:szCs w:val="24"/>
        </w:rPr>
        <w:t xml:space="preserve">  </w:t>
      </w:r>
      <w:r w:rsidR="000B55CD">
        <w:rPr>
          <w:rFonts w:ascii="Times New Roman" w:hAnsi="Times New Roman" w:cs="Times New Roman"/>
          <w:sz w:val="24"/>
          <w:szCs w:val="24"/>
        </w:rPr>
        <w:t>T</w:t>
      </w:r>
      <w:r w:rsidR="00D83F84" w:rsidRPr="009D69EB">
        <w:rPr>
          <w:rFonts w:ascii="Times New Roman" w:hAnsi="Times New Roman" w:cs="Times New Roman"/>
          <w:sz w:val="24"/>
          <w:szCs w:val="24"/>
        </w:rPr>
        <w:t xml:space="preserve">hese diseases have a long latency and asymptomatic period providing an opportunity </w:t>
      </w:r>
      <w:r w:rsidR="00C35EBB">
        <w:rPr>
          <w:rFonts w:ascii="Times New Roman" w:hAnsi="Times New Roman" w:cs="Times New Roman"/>
          <w:sz w:val="24"/>
          <w:szCs w:val="24"/>
        </w:rPr>
        <w:t xml:space="preserve">to </w:t>
      </w:r>
      <w:r w:rsidR="00D83F84" w:rsidRPr="009D69EB">
        <w:rPr>
          <w:rFonts w:ascii="Times New Roman" w:hAnsi="Times New Roman" w:cs="Times New Roman"/>
          <w:sz w:val="24"/>
          <w:szCs w:val="24"/>
        </w:rPr>
        <w:t xml:space="preserve">screen and </w:t>
      </w:r>
      <w:r w:rsidR="008A507A">
        <w:rPr>
          <w:rFonts w:ascii="Times New Roman" w:hAnsi="Times New Roman" w:cs="Times New Roman"/>
          <w:sz w:val="24"/>
          <w:szCs w:val="24"/>
        </w:rPr>
        <w:t xml:space="preserve">treat to </w:t>
      </w:r>
      <w:r w:rsidR="00D83F84" w:rsidRPr="009D69EB">
        <w:rPr>
          <w:rFonts w:ascii="Times New Roman" w:hAnsi="Times New Roman" w:cs="Times New Roman"/>
          <w:sz w:val="24"/>
          <w:szCs w:val="24"/>
        </w:rPr>
        <w:t>prevent adverse health outcomes.</w:t>
      </w:r>
      <w:r w:rsidR="009D69EB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7F84DAD1" w14:textId="77777777" w:rsidR="00177D83" w:rsidRDefault="00177D83" w:rsidP="00DC6FF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4D291CA" w14:textId="64D9E7A8" w:rsidR="00CB23C1" w:rsidRDefault="00E50B7C" w:rsidP="00CB23C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95309E">
        <w:rPr>
          <w:rFonts w:ascii="Times New Roman" w:hAnsi="Times New Roman" w:cs="Times New Roman"/>
          <w:sz w:val="24"/>
          <w:szCs w:val="24"/>
        </w:rPr>
        <w:t>Despite th</w:t>
      </w:r>
      <w:r>
        <w:rPr>
          <w:rFonts w:ascii="Times New Roman" w:hAnsi="Times New Roman" w:cs="Times New Roman"/>
          <w:sz w:val="24"/>
          <w:szCs w:val="24"/>
        </w:rPr>
        <w:t>e potential benefits,</w:t>
      </w:r>
      <w:r w:rsidRPr="0095309E">
        <w:rPr>
          <w:rFonts w:ascii="Times New Roman" w:hAnsi="Times New Roman" w:cs="Times New Roman"/>
          <w:sz w:val="24"/>
          <w:szCs w:val="24"/>
        </w:rPr>
        <w:t xml:space="preserve"> there are major shortfalls</w:t>
      </w:r>
      <w:r>
        <w:rPr>
          <w:rFonts w:ascii="Times New Roman" w:hAnsi="Times New Roman" w:cs="Times New Roman"/>
          <w:sz w:val="24"/>
          <w:szCs w:val="24"/>
        </w:rPr>
        <w:t xml:space="preserve"> in</w:t>
      </w:r>
      <w:r w:rsidRPr="0095309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ability of health systems in high-income countries to</w:t>
      </w:r>
      <w:r w:rsidRPr="0095309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liver effective</w:t>
      </w:r>
      <w:r w:rsidRPr="0095309E">
        <w:rPr>
          <w:rFonts w:ascii="Times New Roman" w:hAnsi="Times New Roman" w:cs="Times New Roman"/>
          <w:sz w:val="24"/>
          <w:szCs w:val="24"/>
        </w:rPr>
        <w:t xml:space="preserve"> screening</w:t>
      </w:r>
      <w:r>
        <w:rPr>
          <w:rFonts w:ascii="Times New Roman" w:hAnsi="Times New Roman" w:cs="Times New Roman"/>
          <w:sz w:val="24"/>
          <w:szCs w:val="24"/>
        </w:rPr>
        <w:t xml:space="preserve"> and subsequent treatment</w:t>
      </w:r>
      <w:r w:rsidRPr="0095309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Pr="0095309E">
        <w:rPr>
          <w:rFonts w:ascii="Times New Roman" w:hAnsi="Times New Roman" w:cs="Times New Roman"/>
          <w:sz w:val="24"/>
          <w:szCs w:val="24"/>
        </w:rPr>
        <w:t>at-risk migrant groups for most infectious diseases</w:t>
      </w:r>
      <w:r w:rsidR="00BE3372" w:rsidRPr="0095309E">
        <w:rPr>
          <w:rFonts w:ascii="Times New Roman" w:hAnsi="Times New Roman" w:cs="Times New Roman"/>
          <w:sz w:val="24"/>
          <w:szCs w:val="24"/>
        </w:rPr>
        <w:t>.</w:t>
      </w:r>
      <w:r w:rsidR="00F32C20" w:rsidRPr="0095309E">
        <w:rPr>
          <w:rFonts w:ascii="Times New Roman" w:hAnsi="Times New Roman" w:cs="Times New Roman"/>
          <w:sz w:val="24"/>
          <w:szCs w:val="24"/>
        </w:rPr>
        <w:fldChar w:fldCharType="begin"/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edat&lt;/Author&gt;&lt;Year&gt;2018&lt;/Year&gt;&lt;RecNum&gt;17&lt;/RecNum&gt;&lt;DisplayText&gt;&lt;style face="superscript"&gt;5&lt;/style&gt;&lt;/DisplayText&gt;&lt;record&gt;&lt;rec-number&gt;17&lt;/rec-number&gt;&lt;foreign-keys&gt;&lt;key app="EN" db-id="s9sv2efs6xaaxqer9vlv05fo9vrrf0w50252" timestamp="1663376696"&gt;17&lt;/key&gt;&lt;/foreign-keys&gt;&lt;ref-type name="Journal Article"&gt;17&lt;/ref-type&gt;&lt;contributors&gt;&lt;authors&gt;&lt;author&gt;Seedat, Farah&lt;/author&gt;&lt;author&gt;Hargreaves, Sally&lt;/author&gt;&lt;author&gt;Nellums, Laura B.&lt;/author&gt;&lt;author&gt;Ouyang, Jing&lt;/author&gt;&lt;author&gt;Brown, Michael&lt;/author&gt;&lt;author&gt;Friedland, Jon S.&lt;/author&gt;&lt;/authors&gt;&lt;/contributors&gt;&lt;titles&gt;&lt;title&gt;How effective are approaches to migrant screening for infectious diseases in Europe? A systematic review&lt;/title&gt;&lt;secondary-title&gt;The Lancet Infectious Diseases&lt;/secondary-title&gt;&lt;/titles&gt;&lt;periodical&gt;&lt;full-title&gt;The Lancet Infectious Diseases&lt;/full-title&gt;&lt;/periodical&gt;&lt;pages&gt;e259-e271&lt;/pages&gt;&lt;volume&gt;18&lt;/volume&gt;&lt;number&gt;9&lt;/number&gt;&lt;section&gt;e259&lt;/section&gt;&lt;dates&gt;&lt;year&gt;2018&lt;/year&gt;&lt;/dates&gt;&lt;isbn&gt;14733099&lt;/isbn&gt;&lt;urls&gt;&lt;/urls&gt;&lt;electronic-resource-num&gt;10.1016/s1473-3099(18)30117-8&lt;/electronic-resource-num&gt;&lt;/record&gt;&lt;/Cite&gt;&lt;/EndNote&gt;</w:instrText>
      </w:r>
      <w:r w:rsidR="00F32C20" w:rsidRPr="0095309E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F32C20" w:rsidRPr="0095309E">
        <w:rPr>
          <w:rFonts w:ascii="Times New Roman" w:hAnsi="Times New Roman" w:cs="Times New Roman"/>
          <w:sz w:val="24"/>
          <w:szCs w:val="24"/>
        </w:rPr>
        <w:fldChar w:fldCharType="end"/>
      </w:r>
      <w:r w:rsidR="00BE3372" w:rsidRPr="0095309E">
        <w:rPr>
          <w:rFonts w:ascii="Times New Roman" w:hAnsi="Times New Roman" w:cs="Times New Roman"/>
          <w:sz w:val="24"/>
          <w:szCs w:val="24"/>
        </w:rPr>
        <w:t xml:space="preserve">  </w:t>
      </w:r>
      <w:r w:rsidR="0067408E" w:rsidRPr="0095309E">
        <w:rPr>
          <w:rFonts w:ascii="Times New Roman" w:hAnsi="Times New Roman" w:cs="Times New Roman"/>
          <w:sz w:val="24"/>
          <w:szCs w:val="24"/>
        </w:rPr>
        <w:t>Screening program</w:t>
      </w:r>
      <w:r w:rsidR="0067408E">
        <w:rPr>
          <w:rFonts w:ascii="Times New Roman" w:hAnsi="Times New Roman" w:cs="Times New Roman"/>
          <w:sz w:val="24"/>
          <w:szCs w:val="24"/>
        </w:rPr>
        <w:t>s</w:t>
      </w:r>
      <w:r w:rsidR="0067408E" w:rsidRPr="0095309E">
        <w:rPr>
          <w:rFonts w:ascii="Times New Roman" w:hAnsi="Times New Roman" w:cs="Times New Roman"/>
          <w:sz w:val="24"/>
          <w:szCs w:val="24"/>
        </w:rPr>
        <w:t xml:space="preserve"> pre</w:t>
      </w:r>
      <w:r w:rsidR="0067408E">
        <w:rPr>
          <w:rFonts w:ascii="Times New Roman" w:hAnsi="Times New Roman" w:cs="Times New Roman"/>
          <w:sz w:val="24"/>
          <w:szCs w:val="24"/>
        </w:rPr>
        <w:t>-departure</w:t>
      </w:r>
      <w:r w:rsidR="0067408E" w:rsidRPr="0095309E">
        <w:rPr>
          <w:rFonts w:ascii="Times New Roman" w:hAnsi="Times New Roman" w:cs="Times New Roman"/>
          <w:sz w:val="24"/>
          <w:szCs w:val="24"/>
        </w:rPr>
        <w:t xml:space="preserve"> and shortly after arrival primarily only focus on detecting active tuberculosis</w:t>
      </w:r>
      <w:r w:rsidR="00513C11">
        <w:rPr>
          <w:rFonts w:ascii="Times New Roman" w:hAnsi="Times New Roman" w:cs="Times New Roman"/>
          <w:sz w:val="24"/>
          <w:szCs w:val="24"/>
        </w:rPr>
        <w:t>.</w:t>
      </w:r>
      <w:r w:rsidR="00AB13C9">
        <w:rPr>
          <w:rFonts w:ascii="Times New Roman" w:hAnsi="Times New Roman" w:cs="Times New Roman"/>
          <w:sz w:val="24"/>
          <w:szCs w:val="24"/>
        </w:rPr>
        <w:fldChar w:fldCharType="begin"/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eenaway&lt;/Author&gt;&lt;Year&gt;2019&lt;/Year&gt;&lt;RecNum&gt;15&lt;/RecNum&gt;&lt;DisplayText&gt;&lt;style face="superscript"&gt;2&lt;/style&gt;&lt;/DisplayText&gt;&lt;record&gt;&lt;rec-number&gt;15&lt;/rec-number&gt;&lt;foreign-keys&gt;&lt;key app="EN" db-id="s9sv2efs6xaaxqer9vlv05fo9vrrf0w50252" timestamp="1663375546"&gt;15&lt;/key&gt;&lt;/foreign-keys&gt;&lt;ref-type name="Journal Article"&gt;17&lt;/ref-type&gt;&lt;contributors&gt;&lt;authors&gt;&lt;author&gt;Greenaway, Christina&lt;/author&gt;&lt;author&gt;Castelli, Francesco&lt;/author&gt;&lt;/authors&gt;&lt;/contributors&gt;&lt;titles&gt;&lt;title&gt;Infectious diseases at different stages of migration: an expert review&lt;/title&gt;&lt;secondary-title&gt;Journal of Travel Medicine&lt;/secondary-title&gt;&lt;/titles&gt;&lt;periodical&gt;&lt;full-title&gt;Journal of Travel Medicine&lt;/full-title&gt;&lt;/periodical&gt;&lt;volume&gt;26&lt;/volume&gt;&lt;number&gt;2&lt;/number&gt;&lt;dates&gt;&lt;year&gt;2019&lt;/year&gt;&lt;/dates&gt;&lt;publisher&gt;Oxford University Press (OUP)&lt;/publisher&gt;&lt;isbn&gt;1708-8305&lt;/isbn&gt;&lt;urls&gt;&lt;related-urls&gt;&lt;url&gt;http://dx.doi.org/10.1093/jtm/taz007&lt;/url&gt;&lt;/related-urls&gt;&lt;/urls&gt;&lt;electronic-resource-num&gt;10.1093/jtm/taz007&lt;/electronic-resource-num&gt;&lt;/record&gt;&lt;/Cite&gt;&lt;/EndNote&gt;</w:instrText>
      </w:r>
      <w:r w:rsidR="00AB13C9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AB13C9">
        <w:rPr>
          <w:rFonts w:ascii="Times New Roman" w:hAnsi="Times New Roman" w:cs="Times New Roman"/>
          <w:sz w:val="24"/>
          <w:szCs w:val="24"/>
        </w:rPr>
        <w:fldChar w:fldCharType="end"/>
      </w:r>
      <w:r w:rsidR="0067408E" w:rsidRPr="0095309E">
        <w:rPr>
          <w:rFonts w:ascii="Times New Roman" w:hAnsi="Times New Roman" w:cs="Times New Roman"/>
          <w:sz w:val="24"/>
          <w:szCs w:val="24"/>
        </w:rPr>
        <w:t xml:space="preserve">  </w:t>
      </w:r>
      <w:r w:rsidR="000F6E80" w:rsidRPr="0095309E">
        <w:rPr>
          <w:rFonts w:ascii="Times New Roman" w:hAnsi="Times New Roman" w:cs="Times New Roman"/>
          <w:sz w:val="24"/>
          <w:szCs w:val="24"/>
        </w:rPr>
        <w:t>Australia, Canada, New Zealand, the UK and the USA require pre-arrival screening and treatment of active tuberculosis (TB) for all immigrant applicants and have variable requirements for screening for other infectious diseases</w:t>
      </w:r>
      <w:r w:rsidR="00513C11">
        <w:rPr>
          <w:rFonts w:ascii="Times New Roman" w:hAnsi="Times New Roman" w:cs="Times New Roman"/>
          <w:sz w:val="24"/>
          <w:szCs w:val="24"/>
        </w:rPr>
        <w:t xml:space="preserve"> (such as HIV) and vaccination but in in a narrow subset of migrants</w:t>
      </w:r>
      <w:r w:rsidR="00494D11">
        <w:rPr>
          <w:rFonts w:ascii="Times New Roman" w:hAnsi="Times New Roman" w:cs="Times New Roman"/>
          <w:sz w:val="24"/>
          <w:szCs w:val="24"/>
        </w:rPr>
        <w:t xml:space="preserve"> (</w:t>
      </w:r>
      <w:r w:rsidR="00513C11">
        <w:rPr>
          <w:rFonts w:ascii="Times New Roman" w:hAnsi="Times New Roman" w:cs="Times New Roman"/>
          <w:sz w:val="24"/>
          <w:szCs w:val="24"/>
        </w:rPr>
        <w:t>only resettled refugees)</w:t>
      </w:r>
      <w:r w:rsidR="000F6E80" w:rsidRPr="0095309E">
        <w:rPr>
          <w:rFonts w:ascii="Times New Roman" w:hAnsi="Times New Roman" w:cs="Times New Roman"/>
          <w:sz w:val="24"/>
          <w:szCs w:val="24"/>
        </w:rPr>
        <w:t>.</w:t>
      </w:r>
      <w:r w:rsidR="00F32C20" w:rsidRPr="0095309E">
        <w:rPr>
          <w:rFonts w:ascii="Times New Roman" w:hAnsi="Times New Roman" w:cs="Times New Roman"/>
          <w:sz w:val="24"/>
          <w:szCs w:val="24"/>
        </w:rPr>
        <w:fldChar w:fldCharType="begin"/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eenaway&lt;/Author&gt;&lt;Year&gt;2019&lt;/Year&gt;&lt;RecNum&gt;15&lt;/RecNum&gt;&lt;DisplayText&gt;&lt;style face="superscript"&gt;2&lt;/style&gt;&lt;/DisplayText&gt;&lt;record&gt;&lt;rec-number&gt;15&lt;/rec-number&gt;&lt;foreign-keys&gt;&lt;key app="EN" db-id="s9sv2efs6xaaxqer9vlv05fo9vrrf0w50252" timestamp="1663375546"&gt;15&lt;/key&gt;&lt;/foreign-keys&gt;&lt;ref-type name="Journal Article"&gt;17&lt;/ref-type&gt;&lt;contributors&gt;&lt;authors&gt;&lt;author&gt;Greenaway, Christina&lt;/author&gt;&lt;author&gt;Castelli, Francesco&lt;/author&gt;&lt;/authors&gt;&lt;/contributors&gt;&lt;titles&gt;&lt;title&gt;Infectious diseases at different stages of migration: an expert review&lt;/title&gt;&lt;secondary-title&gt;Journal of Travel Medicine&lt;/secondary-title&gt;&lt;/titles&gt;&lt;periodical&gt;&lt;full-title&gt;Journal of Travel Medicine&lt;/full-title&gt;&lt;/periodical&gt;&lt;volume&gt;26&lt;/volume&gt;&lt;number&gt;2&lt;/number&gt;&lt;dates&gt;&lt;year&gt;2019&lt;/year&gt;&lt;/dates&gt;&lt;publisher&gt;Oxford University Press (OUP)&lt;/publisher&gt;&lt;isbn&gt;1708-8305&lt;/isbn&gt;&lt;urls&gt;&lt;related-urls&gt;&lt;url&gt;http://dx.doi.org/10.1093/jtm/taz007&lt;/url&gt;&lt;/related-urls&gt;&lt;/urls&gt;&lt;electronic-resource-num&gt;10.1093/jtm/taz007&lt;/electronic-resource-num&gt;&lt;/record&gt;&lt;/Cite&gt;&lt;/EndNote&gt;</w:instrText>
      </w:r>
      <w:r w:rsidR="00F32C20" w:rsidRPr="0095309E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F32C20" w:rsidRPr="0095309E">
        <w:rPr>
          <w:rFonts w:ascii="Times New Roman" w:hAnsi="Times New Roman" w:cs="Times New Roman"/>
          <w:sz w:val="24"/>
          <w:szCs w:val="24"/>
        </w:rPr>
        <w:fldChar w:fldCharType="end"/>
      </w:r>
      <w:r w:rsidR="000F6E80" w:rsidRPr="0095309E">
        <w:rPr>
          <w:rFonts w:ascii="Times New Roman" w:hAnsi="Times New Roman" w:cs="Times New Roman"/>
          <w:sz w:val="24"/>
          <w:szCs w:val="24"/>
        </w:rPr>
        <w:t xml:space="preserve"> </w:t>
      </w:r>
      <w:r w:rsidR="009D69EB" w:rsidRPr="0095309E">
        <w:rPr>
          <w:rFonts w:ascii="Times New Roman" w:hAnsi="Times New Roman" w:cs="Times New Roman"/>
          <w:sz w:val="24"/>
          <w:szCs w:val="24"/>
        </w:rPr>
        <w:t xml:space="preserve"> </w:t>
      </w:r>
      <w:r w:rsidR="007863EE" w:rsidRPr="0095309E">
        <w:rPr>
          <w:rFonts w:ascii="Times New Roman" w:hAnsi="Times New Roman" w:cs="Times New Roman"/>
          <w:sz w:val="24"/>
          <w:szCs w:val="24"/>
        </w:rPr>
        <w:t>In Europe</w:t>
      </w:r>
      <w:r w:rsidR="00A628EE" w:rsidRPr="0095309E">
        <w:rPr>
          <w:rFonts w:ascii="Times New Roman" w:hAnsi="Times New Roman" w:cs="Times New Roman"/>
          <w:sz w:val="24"/>
          <w:szCs w:val="24"/>
        </w:rPr>
        <w:t>,</w:t>
      </w:r>
      <w:r w:rsidR="007863EE" w:rsidRPr="0095309E">
        <w:rPr>
          <w:rFonts w:ascii="Times New Roman" w:hAnsi="Times New Roman" w:cs="Times New Roman"/>
          <w:sz w:val="24"/>
          <w:szCs w:val="24"/>
        </w:rPr>
        <w:t xml:space="preserve"> </w:t>
      </w:r>
      <w:r w:rsidR="00CF5553" w:rsidRPr="0095309E">
        <w:rPr>
          <w:rFonts w:ascii="Times New Roman" w:hAnsi="Times New Roman" w:cs="Times New Roman"/>
          <w:sz w:val="24"/>
          <w:szCs w:val="24"/>
        </w:rPr>
        <w:t>on</w:t>
      </w:r>
      <w:r w:rsidR="00A93C23">
        <w:rPr>
          <w:rFonts w:ascii="Times New Roman" w:hAnsi="Times New Roman" w:cs="Times New Roman"/>
          <w:sz w:val="24"/>
          <w:szCs w:val="24"/>
        </w:rPr>
        <w:t>-</w:t>
      </w:r>
      <w:r w:rsidR="00CF5553" w:rsidRPr="0095309E">
        <w:rPr>
          <w:rFonts w:ascii="Times New Roman" w:hAnsi="Times New Roman" w:cs="Times New Roman"/>
          <w:sz w:val="24"/>
          <w:szCs w:val="24"/>
        </w:rPr>
        <w:t xml:space="preserve">arrival </w:t>
      </w:r>
      <w:r w:rsidR="007863EE" w:rsidRPr="0095309E">
        <w:rPr>
          <w:rFonts w:ascii="Times New Roman" w:hAnsi="Times New Roman" w:cs="Times New Roman"/>
          <w:sz w:val="24"/>
          <w:szCs w:val="24"/>
        </w:rPr>
        <w:t>screening</w:t>
      </w:r>
      <w:r w:rsidR="00177D83" w:rsidRPr="0095309E">
        <w:rPr>
          <w:rFonts w:ascii="Times New Roman" w:hAnsi="Times New Roman" w:cs="Times New Roman"/>
          <w:sz w:val="24"/>
          <w:szCs w:val="24"/>
        </w:rPr>
        <w:t xml:space="preserve"> programs aim to detect</w:t>
      </w:r>
      <w:r w:rsidR="00CF5553" w:rsidRPr="0095309E">
        <w:rPr>
          <w:rFonts w:ascii="Times New Roman" w:hAnsi="Times New Roman" w:cs="Times New Roman"/>
          <w:sz w:val="24"/>
          <w:szCs w:val="24"/>
        </w:rPr>
        <w:t xml:space="preserve"> </w:t>
      </w:r>
      <w:r w:rsidR="007863EE" w:rsidRPr="0095309E">
        <w:rPr>
          <w:rFonts w:ascii="Times New Roman" w:hAnsi="Times New Roman" w:cs="Times New Roman"/>
          <w:sz w:val="24"/>
          <w:szCs w:val="24"/>
        </w:rPr>
        <w:t xml:space="preserve">active TB </w:t>
      </w:r>
      <w:r w:rsidR="006F4C1E" w:rsidRPr="0095309E">
        <w:rPr>
          <w:rFonts w:ascii="Times New Roman" w:hAnsi="Times New Roman" w:cs="Times New Roman"/>
          <w:sz w:val="24"/>
          <w:szCs w:val="24"/>
        </w:rPr>
        <w:t xml:space="preserve">and </w:t>
      </w:r>
      <w:r w:rsidR="007863EE" w:rsidRPr="0095309E">
        <w:rPr>
          <w:rFonts w:ascii="Times New Roman" w:hAnsi="Times New Roman" w:cs="Times New Roman"/>
          <w:sz w:val="24"/>
          <w:szCs w:val="24"/>
        </w:rPr>
        <w:t>only</w:t>
      </w:r>
      <w:r w:rsidR="00D31CA8" w:rsidRPr="0095309E">
        <w:rPr>
          <w:rFonts w:ascii="Times New Roman" w:hAnsi="Times New Roman" w:cs="Times New Roman"/>
          <w:sz w:val="24"/>
          <w:szCs w:val="24"/>
        </w:rPr>
        <w:t xml:space="preserve"> </w:t>
      </w:r>
      <w:r w:rsidR="00A628EE" w:rsidRPr="0095309E">
        <w:rPr>
          <w:rFonts w:ascii="Times New Roman" w:hAnsi="Times New Roman" w:cs="Times New Roman"/>
          <w:sz w:val="24"/>
          <w:szCs w:val="24"/>
        </w:rPr>
        <w:t>screen</w:t>
      </w:r>
      <w:r w:rsidR="00D31CA8" w:rsidRPr="0095309E">
        <w:rPr>
          <w:rFonts w:ascii="Times New Roman" w:hAnsi="Times New Roman" w:cs="Times New Roman"/>
          <w:sz w:val="24"/>
          <w:szCs w:val="24"/>
        </w:rPr>
        <w:t xml:space="preserve"> </w:t>
      </w:r>
      <w:r w:rsidR="007863EE" w:rsidRPr="0095309E">
        <w:rPr>
          <w:rFonts w:ascii="Times New Roman" w:hAnsi="Times New Roman" w:cs="Times New Roman"/>
          <w:sz w:val="24"/>
          <w:szCs w:val="24"/>
        </w:rPr>
        <w:t>specific migrant groups such as refugees and asylum seekers.</w:t>
      </w:r>
      <w:r w:rsidR="007863EE" w:rsidRPr="009530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VkYXQ8L0F1dGhvcj48WWVhcj4yMDE4PC9ZZWFyPjxS
ZWNOdW0+MTc8L1JlY051bT48RGlzcGxheVRleHQ+PHN0eWxlIGZhY2U9InN1cGVyc2NyaXB0Ij4y
LDMsNTwvc3R5bGU+PC9EaXNwbGF5VGV4dD48cmVjb3JkPjxyZWMtbnVtYmVyPjE3PC9yZWMtbnVt
YmVyPjxmb3JlaWduLWtleXM+PGtleSBhcHA9IkVOIiBkYi1pZD0iczlzdjJlZnM2eGFheHFlcjl2
bHYwNWZvOXZycmYwdzUwMjUyIiB0aW1lc3RhbXA9IjE2NjMzNzY2OTYiPjE3PC9rZXk+PC9mb3Jl
aWduLWtleXM+PHJlZi10eXBlIG5hbWU9IkpvdXJuYWwgQXJ0aWNsZSI+MTc8L3JlZi10eXBlPjxj
b250cmlidXRvcnM+PGF1dGhvcnM+PGF1dGhvcj5TZWVkYXQsIEZhcmFoPC9hdXRob3I+PGF1dGhv
cj5IYXJncmVhdmVzLCBTYWxseTwvYXV0aG9yPjxhdXRob3I+TmVsbHVtcywgTGF1cmEgQi48L2F1
dGhvcj48YXV0aG9yPk91eWFuZywgSmluZzwvYXV0aG9yPjxhdXRob3I+QnJvd24sIE1pY2hhZWw8
L2F1dGhvcj48YXV0aG9yPkZyaWVkbGFuZCwgSm9uIFMuPC9hdXRob3I+PC9hdXRob3JzPjwvY29u
dHJpYnV0b3JzPjx0aXRsZXM+PHRpdGxlPkhvdyBlZmZlY3RpdmUgYXJlIGFwcHJvYWNoZXMgdG8g
bWlncmFudCBzY3JlZW5pbmcgZm9yIGluZmVjdGlvdXMgZGlzZWFzZXMgaW4gRXVyb3BlPyBBIHN5
c3RlbWF0aWMgcmV2aWV3PC90aXRsZT48c2Vjb25kYXJ5LXRpdGxlPlRoZSBMYW5jZXQgSW5mZWN0
aW91cyBEaXNlYXNlczwvc2Vjb25kYXJ5LXRpdGxlPjwvdGl0bGVzPjxwZXJpb2RpY2FsPjxmdWxs
LXRpdGxlPlRoZSBMYW5jZXQgSW5mZWN0aW91cyBEaXNlYXNlczwvZnVsbC10aXRsZT48L3Blcmlv
ZGljYWw+PHBhZ2VzPmUyNTktZTI3MTwvcGFnZXM+PHZvbHVtZT4xODwvdm9sdW1lPjxudW1iZXI+
OTwvbnVtYmVyPjxzZWN0aW9uPmUyNTk8L3NlY3Rpb24+PGRhdGVzPjx5ZWFyPjIwMTg8L3llYXI+
PC9kYXRlcz48aXNibj4xNDczMzA5OTwvaXNibj48dXJscz48L3VybHM+PGVsZWN0cm9uaWMtcmVz
b3VyY2UtbnVtPjEwLjEwMTYvczE0NzMtMzA5OSgxOCkzMDExNy04PC9lbGVjdHJvbmljLXJlc291
cmNlLW51bT48L3JlY29yZD48L0NpdGU+PENpdGU+PEF1dGhvcj5HcmVlbmF3YXk8L0F1dGhvcj48
WWVhcj4yMDE5PC9ZZWFyPjxSZWNOdW0+MTU8L1JlY051bT48cmVjb3JkPjxyZWMtbnVtYmVyPjE1
PC9yZWMtbnVtYmVyPjxmb3JlaWduLWtleXM+PGtleSBhcHA9IkVOIiBkYi1pZD0iczlzdjJlZnM2
eGFheHFlcjl2bHYwNWZvOXZycmYwdzUwMjUyIiB0aW1lc3RhbXA9IjE2NjMzNzU1NDYiPjE1PC9r
ZXk+PC9mb3JlaWduLWtleXM+PHJlZi10eXBlIG5hbWU9IkpvdXJuYWwgQXJ0aWNsZSI+MTc8L3Jl
Zi10eXBlPjxjb250cmlidXRvcnM+PGF1dGhvcnM+PGF1dGhvcj5HcmVlbmF3YXksIENocmlzdGlu
YTwvYXV0aG9yPjxhdXRob3I+Q2FzdGVsbGksIEZyYW5jZXNjbzwvYXV0aG9yPjwvYXV0aG9ycz48
L2NvbnRyaWJ1dG9ycz48dGl0bGVzPjx0aXRsZT5JbmZlY3Rpb3VzIGRpc2Vhc2VzIGF0IGRpZmZl
cmVudCBzdGFnZXMgb2YgbWlncmF0aW9uOiBhbiBleHBlcnQgcmV2aWV3PC90aXRsZT48c2Vjb25k
YXJ5LXRpdGxlPkpvdXJuYWwgb2YgVHJhdmVsIE1lZGljaW5lPC9zZWNvbmRhcnktdGl0bGU+PC90
aXRsZXM+PHBlcmlvZGljYWw+PGZ1bGwtdGl0bGU+Sm91cm5hbCBvZiBUcmF2ZWwgTWVkaWNpbmU8
L2Z1bGwtdGl0bGU+PC9wZXJpb2RpY2FsPjx2b2x1bWU+MjY8L3ZvbHVtZT48bnVtYmVyPjI8L251
bWJlcj48ZGF0ZXM+PHllYXI+MjAxOTwveWVhcj48L2RhdGVzPjxwdWJsaXNoZXI+T3hmb3JkIFVu
aXZlcnNpdHkgUHJlc3MgKE9VUCk8L3B1Ymxpc2hlcj48aXNibj4xNzA4LTgzMDU8L2lzYm4+PHVy
bHM+PHJlbGF0ZWQtdXJscz48dXJsPmh0dHA6Ly9keC5kb2kub3JnLzEwLjEwOTMvanRtL3RhejAw
NzwvdXJsPjwvcmVsYXRlZC11cmxzPjwvdXJscz48ZWxlY3Ryb25pYy1yZXNvdXJjZS1udW0+MTAu
MTA5My9qdG0vdGF6MDA3PC9lbGVjdHJvbmljLXJlc291cmNlLW51bT48L3JlY29yZD48L0NpdGU+
PENpdGU+PEF1dGhvcj5FdXJvcGVhbiBDZW50cmUgZm9yIERpc2Vhc2UgUHJldmVudGlvbiBhbmQg
Q29udHJvbCAoRUNEQyk8L0F1dGhvcj48WWVhcj4yMDE4PC9ZZWFyPjxSZWNOdW0+NjwvUmVjTnVt
PjxyZWNvcmQ+PHJlYy1udW1iZXI+NjwvcmVjLW51bWJlcj48Zm9yZWlnbi1rZXlzPjxrZXkgYXBw
PSJFTiIgZGItaWQ9InM5c3YyZWZzNnhhYXhxZXI5dmx2MDVmbzl2cnJmMHc1MDI1MiIgdGltZXN0
YW1wPSIxNjYyNDkzOTUzIj42PC9rZXk+PC9mb3JlaWduLWtleXM+PHJlZi10eXBlIG5hbWU9IkJv
b2siPjY8L3JlZi10eXBlPjxjb250cmlidXRvcnM+PGF1dGhvcnM+PGF1dGhvcj5FdXJvcGVhbiBD
ZW50cmUgZm9yIERpc2Vhc2UgUHJldmVudGlvbiBhbmQgQ29udHJvbCAoRUNEQyksPC9hdXRob3I+
PC9hdXRob3JzPjwvY29udHJpYnV0b3JzPjx0aXRsZXM+PHRpdGxlPlB1YmxpYyBoZWFsdGggZ3Vp
ZGFuY2Ugb24gc2NyZWVuaW5nIGFuZCB2YWNjaW5hdGlvbiBmb3IgaW5mZWN0aW91cyBkaXNlYXNl
cyBpbiBuZXdseSBhcnJpdmVkIG1pZ3JhbnRzIHdpdGhpbiB0aGUgRVUvRUVBPC90aXRsZT48L3Rp
dGxlcz48ZGF0ZXM+PHllYXI+MjAxODwveWVhcj48cHViLWRhdGVzPjxkYXRlPjIwMTg8L2RhdGU+
PC9wdWItZGF0ZXM+PC9kYXRlcz48cHViLWxvY2F0aW9uPlN0b2NraG9sbTwvcHViLWxvY2F0aW9u
PjxwdWJsaXNoZXI+RXVyb3BlYW4gQ2VudHJlIGZvciBEaXNlYXNlIFByZXZlbnRpb24gYW5kIENv
bnRyb2w8L3B1Ymxpc2hlcj48aXNibj45NzgtOTItOTQ5OC0yODAtMzwvaXNibj48dXJscz48L3Vy
bHM+PGVsZWN0cm9uaWMtcmVzb3VyY2UtbnVtPjEwLjI5MDAvMTU0NDExPC9lbGVjdHJvbmljLXJl
c291cmNlLW51bT48L3JlY29yZD48L0NpdGU+PC9FbmROb3RlPn=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VkYXQ8L0F1dGhvcj48WWVhcj4yMDE4PC9ZZWFyPjxS
ZWNOdW0+MTc8L1JlY051bT48RGlzcGxheVRleHQ+PHN0eWxlIGZhY2U9InN1cGVyc2NyaXB0Ij4y
LDMsNTwvc3R5bGU+PC9EaXNwbGF5VGV4dD48cmVjb3JkPjxyZWMtbnVtYmVyPjE3PC9yZWMtbnVt
YmVyPjxmb3JlaWduLWtleXM+PGtleSBhcHA9IkVOIiBkYi1pZD0iczlzdjJlZnM2eGFheHFlcjl2
bHYwNWZvOXZycmYwdzUwMjUyIiB0aW1lc3RhbXA9IjE2NjMzNzY2OTYiPjE3PC9rZXk+PC9mb3Jl
aWduLWtleXM+PHJlZi10eXBlIG5hbWU9IkpvdXJuYWwgQXJ0aWNsZSI+MTc8L3JlZi10eXBlPjxj
b250cmlidXRvcnM+PGF1dGhvcnM+PGF1dGhvcj5TZWVkYXQsIEZhcmFoPC9hdXRob3I+PGF1dGhv
cj5IYXJncmVhdmVzLCBTYWxseTwvYXV0aG9yPjxhdXRob3I+TmVsbHVtcywgTGF1cmEgQi48L2F1
dGhvcj48YXV0aG9yPk91eWFuZywgSmluZzwvYXV0aG9yPjxhdXRob3I+QnJvd24sIE1pY2hhZWw8
L2F1dGhvcj48YXV0aG9yPkZyaWVkbGFuZCwgSm9uIFMuPC9hdXRob3I+PC9hdXRob3JzPjwvY29u
dHJpYnV0b3JzPjx0aXRsZXM+PHRpdGxlPkhvdyBlZmZlY3RpdmUgYXJlIGFwcHJvYWNoZXMgdG8g
bWlncmFudCBzY3JlZW5pbmcgZm9yIGluZmVjdGlvdXMgZGlzZWFzZXMgaW4gRXVyb3BlPyBBIHN5
c3RlbWF0aWMgcmV2aWV3PC90aXRsZT48c2Vjb25kYXJ5LXRpdGxlPlRoZSBMYW5jZXQgSW5mZWN0
aW91cyBEaXNlYXNlczwvc2Vjb25kYXJ5LXRpdGxlPjwvdGl0bGVzPjxwZXJpb2RpY2FsPjxmdWxs
LXRpdGxlPlRoZSBMYW5jZXQgSW5mZWN0aW91cyBEaXNlYXNlczwvZnVsbC10aXRsZT48L3Blcmlv
ZGljYWw+PHBhZ2VzPmUyNTktZTI3MTwvcGFnZXM+PHZvbHVtZT4xODwvdm9sdW1lPjxudW1iZXI+
OTwvbnVtYmVyPjxzZWN0aW9uPmUyNTk8L3NlY3Rpb24+PGRhdGVzPjx5ZWFyPjIwMTg8L3llYXI+
PC9kYXRlcz48aXNibj4xNDczMzA5OTwvaXNibj48dXJscz48L3VybHM+PGVsZWN0cm9uaWMtcmVz
b3VyY2UtbnVtPjEwLjEwMTYvczE0NzMtMzA5OSgxOCkzMDExNy04PC9lbGVjdHJvbmljLXJlc291
cmNlLW51bT48L3JlY29yZD48L0NpdGU+PENpdGU+PEF1dGhvcj5HcmVlbmF3YXk8L0F1dGhvcj48
WWVhcj4yMDE5PC9ZZWFyPjxSZWNOdW0+MTU8L1JlY051bT48cmVjb3JkPjxyZWMtbnVtYmVyPjE1
PC9yZWMtbnVtYmVyPjxmb3JlaWduLWtleXM+PGtleSBhcHA9IkVOIiBkYi1pZD0iczlzdjJlZnM2
eGFheHFlcjl2bHYwNWZvOXZycmYwdzUwMjUyIiB0aW1lc3RhbXA9IjE2NjMzNzU1NDYiPjE1PC9r
ZXk+PC9mb3JlaWduLWtleXM+PHJlZi10eXBlIG5hbWU9IkpvdXJuYWwgQXJ0aWNsZSI+MTc8L3Jl
Zi10eXBlPjxjb250cmlidXRvcnM+PGF1dGhvcnM+PGF1dGhvcj5HcmVlbmF3YXksIENocmlzdGlu
YTwvYXV0aG9yPjxhdXRob3I+Q2FzdGVsbGksIEZyYW5jZXNjbzwvYXV0aG9yPjwvYXV0aG9ycz48
L2NvbnRyaWJ1dG9ycz48dGl0bGVzPjx0aXRsZT5JbmZlY3Rpb3VzIGRpc2Vhc2VzIGF0IGRpZmZl
cmVudCBzdGFnZXMgb2YgbWlncmF0aW9uOiBhbiBleHBlcnQgcmV2aWV3PC90aXRsZT48c2Vjb25k
YXJ5LXRpdGxlPkpvdXJuYWwgb2YgVHJhdmVsIE1lZGljaW5lPC9zZWNvbmRhcnktdGl0bGU+PC90
aXRsZXM+PHBlcmlvZGljYWw+PGZ1bGwtdGl0bGU+Sm91cm5hbCBvZiBUcmF2ZWwgTWVkaWNpbmU8
L2Z1bGwtdGl0bGU+PC9wZXJpb2RpY2FsPjx2b2x1bWU+MjY8L3ZvbHVtZT48bnVtYmVyPjI8L251
bWJlcj48ZGF0ZXM+PHllYXI+MjAxOTwveWVhcj48L2RhdGVzPjxwdWJsaXNoZXI+T3hmb3JkIFVu
aXZlcnNpdHkgUHJlc3MgKE9VUCk8L3B1Ymxpc2hlcj48aXNibj4xNzA4LTgzMDU8L2lzYm4+PHVy
bHM+PHJlbGF0ZWQtdXJscz48dXJsPmh0dHA6Ly9keC5kb2kub3JnLzEwLjEwOTMvanRtL3RhejAw
NzwvdXJsPjwvcmVsYXRlZC11cmxzPjwvdXJscz48ZWxlY3Ryb25pYy1yZXNvdXJjZS1udW0+MTAu
MTA5My9qdG0vdGF6MDA3PC9lbGVjdHJvbmljLXJlc291cmNlLW51bT48L3JlY29yZD48L0NpdGU+
PENpdGU+PEF1dGhvcj5FdXJvcGVhbiBDZW50cmUgZm9yIERpc2Vhc2UgUHJldmVudGlvbiBhbmQg
Q29udHJvbCAoRUNEQyk8L0F1dGhvcj48WWVhcj4yMDE4PC9ZZWFyPjxSZWNOdW0+NjwvUmVjTnVt
PjxyZWNvcmQ+PHJlYy1udW1iZXI+NjwvcmVjLW51bWJlcj48Zm9yZWlnbi1rZXlzPjxrZXkgYXBw
PSJFTiIgZGItaWQ9InM5c3YyZWZzNnhhYXhxZXI5dmx2MDVmbzl2cnJmMHc1MDI1MiIgdGltZXN0
YW1wPSIxNjYyNDkzOTUzIj42PC9rZXk+PC9mb3JlaWduLWtleXM+PHJlZi10eXBlIG5hbWU9IkJv
b2siPjY8L3JlZi10eXBlPjxjb250cmlidXRvcnM+PGF1dGhvcnM+PGF1dGhvcj5FdXJvcGVhbiBD
ZW50cmUgZm9yIERpc2Vhc2UgUHJldmVudGlvbiBhbmQgQ29udHJvbCAoRUNEQyksPC9hdXRob3I+
PC9hdXRob3JzPjwvY29udHJpYnV0b3JzPjx0aXRsZXM+PHRpdGxlPlB1YmxpYyBoZWFsdGggZ3Vp
ZGFuY2Ugb24gc2NyZWVuaW5nIGFuZCB2YWNjaW5hdGlvbiBmb3IgaW5mZWN0aW91cyBkaXNlYXNl
cyBpbiBuZXdseSBhcnJpdmVkIG1pZ3JhbnRzIHdpdGhpbiB0aGUgRVUvRUVBPC90aXRsZT48L3Rp
dGxlcz48ZGF0ZXM+PHllYXI+MjAxODwveWVhcj48cHViLWRhdGVzPjxkYXRlPjIwMTg8L2RhdGU+
PC9wdWItZGF0ZXM+PC9kYXRlcz48cHViLWxvY2F0aW9uPlN0b2NraG9sbTwvcHViLWxvY2F0aW9u
PjxwdWJsaXNoZXI+RXVyb3BlYW4gQ2VudHJlIGZvciBEaXNlYXNlIFByZXZlbnRpb24gYW5kIENv
bnRyb2w8L3B1Ymxpc2hlcj48aXNibj45NzgtOTItOTQ5OC0yODAtMzwvaXNibj48dXJscz48L3Vy
bHM+PGVsZWN0cm9uaWMtcmVzb3VyY2UtbnVtPjEwLjI5MDAvMTU0NDExPC9lbGVjdHJvbmljLXJl
c291cmNlLW51bT48L3JlY29yZD48L0NpdGU+PC9FbmROb3RlPn=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7863EE" w:rsidRPr="0095309E">
        <w:rPr>
          <w:rFonts w:ascii="Times New Roman" w:hAnsi="Times New Roman" w:cs="Times New Roman"/>
          <w:sz w:val="24"/>
          <w:szCs w:val="24"/>
        </w:rPr>
      </w:r>
      <w:r w:rsidR="007863EE" w:rsidRPr="0095309E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2,3,5</w:t>
      </w:r>
      <w:r w:rsidR="007863EE" w:rsidRPr="0095309E">
        <w:rPr>
          <w:rFonts w:ascii="Times New Roman" w:hAnsi="Times New Roman" w:cs="Times New Roman"/>
          <w:sz w:val="24"/>
          <w:szCs w:val="24"/>
        </w:rPr>
        <w:fldChar w:fldCharType="end"/>
      </w:r>
      <w:r w:rsidR="009D69EB" w:rsidRPr="0095309E">
        <w:rPr>
          <w:rFonts w:ascii="Times New Roman" w:hAnsi="Times New Roman" w:cs="Times New Roman"/>
          <w:sz w:val="24"/>
          <w:szCs w:val="24"/>
        </w:rPr>
        <w:t xml:space="preserve"> </w:t>
      </w:r>
      <w:r w:rsidR="00CF5553" w:rsidRPr="0095309E">
        <w:rPr>
          <w:rFonts w:ascii="Times New Roman" w:hAnsi="Times New Roman" w:cs="Times New Roman"/>
          <w:sz w:val="24"/>
          <w:szCs w:val="24"/>
        </w:rPr>
        <w:t>S</w:t>
      </w:r>
      <w:r w:rsidR="007863EE" w:rsidRPr="0095309E">
        <w:rPr>
          <w:rFonts w:ascii="Times New Roman" w:hAnsi="Times New Roman" w:cs="Times New Roman"/>
          <w:sz w:val="24"/>
          <w:szCs w:val="24"/>
        </w:rPr>
        <w:t>everal countries in Europe, the UK, Canada, the US</w:t>
      </w:r>
      <w:r w:rsidR="00D30C02">
        <w:rPr>
          <w:rFonts w:ascii="Times New Roman" w:hAnsi="Times New Roman" w:cs="Times New Roman"/>
          <w:sz w:val="24"/>
          <w:szCs w:val="24"/>
        </w:rPr>
        <w:t>A</w:t>
      </w:r>
      <w:r w:rsidR="007863EE" w:rsidRPr="0095309E">
        <w:rPr>
          <w:rFonts w:ascii="Times New Roman" w:hAnsi="Times New Roman" w:cs="Times New Roman"/>
          <w:sz w:val="24"/>
          <w:szCs w:val="24"/>
        </w:rPr>
        <w:t xml:space="preserve"> and Australia </w:t>
      </w:r>
      <w:r w:rsidR="00CF5553" w:rsidRPr="0095309E">
        <w:rPr>
          <w:rFonts w:ascii="Times New Roman" w:hAnsi="Times New Roman" w:cs="Times New Roman"/>
          <w:sz w:val="24"/>
          <w:szCs w:val="24"/>
        </w:rPr>
        <w:t>have developed</w:t>
      </w:r>
      <w:r w:rsidR="00512AC4">
        <w:rPr>
          <w:rFonts w:ascii="Times New Roman" w:hAnsi="Times New Roman" w:cs="Times New Roman"/>
          <w:sz w:val="24"/>
          <w:szCs w:val="24"/>
        </w:rPr>
        <w:t xml:space="preserve"> </w:t>
      </w:r>
      <w:r w:rsidR="00CF5553" w:rsidRPr="0095309E">
        <w:rPr>
          <w:rFonts w:ascii="Times New Roman" w:hAnsi="Times New Roman" w:cs="Times New Roman"/>
          <w:sz w:val="24"/>
          <w:szCs w:val="24"/>
        </w:rPr>
        <w:t>guidelines</w:t>
      </w:r>
      <w:r w:rsidR="000F6E80" w:rsidRPr="0095309E">
        <w:rPr>
          <w:rFonts w:ascii="Times New Roman" w:hAnsi="Times New Roman" w:cs="Times New Roman"/>
          <w:sz w:val="24"/>
          <w:szCs w:val="24"/>
        </w:rPr>
        <w:t xml:space="preserve"> </w:t>
      </w:r>
      <w:r w:rsidR="00CF5553" w:rsidRPr="0095309E">
        <w:rPr>
          <w:rFonts w:ascii="Times New Roman" w:hAnsi="Times New Roman" w:cs="Times New Roman"/>
          <w:sz w:val="24"/>
          <w:szCs w:val="24"/>
        </w:rPr>
        <w:t xml:space="preserve">for migrants </w:t>
      </w:r>
      <w:r w:rsidR="000F6E80" w:rsidRPr="0095309E">
        <w:rPr>
          <w:rFonts w:ascii="Times New Roman" w:hAnsi="Times New Roman" w:cs="Times New Roman"/>
          <w:sz w:val="24"/>
          <w:szCs w:val="24"/>
        </w:rPr>
        <w:t xml:space="preserve">after arrival </w:t>
      </w:r>
      <w:r w:rsidR="00CF5553" w:rsidRPr="0095309E">
        <w:rPr>
          <w:rFonts w:ascii="Times New Roman" w:hAnsi="Times New Roman" w:cs="Times New Roman"/>
          <w:sz w:val="24"/>
          <w:szCs w:val="24"/>
        </w:rPr>
        <w:t xml:space="preserve">for several infectious diseases </w:t>
      </w:r>
      <w:r w:rsidR="00512AC4">
        <w:rPr>
          <w:rFonts w:ascii="Times New Roman" w:hAnsi="Times New Roman" w:cs="Times New Roman"/>
          <w:sz w:val="24"/>
          <w:szCs w:val="24"/>
        </w:rPr>
        <w:t>to promote health</w:t>
      </w:r>
      <w:r w:rsidR="00A93C23">
        <w:rPr>
          <w:rFonts w:ascii="Times New Roman" w:hAnsi="Times New Roman" w:cs="Times New Roman"/>
          <w:sz w:val="24"/>
          <w:szCs w:val="24"/>
        </w:rPr>
        <w:t>,</w:t>
      </w:r>
      <w:r w:rsidR="00512AC4">
        <w:rPr>
          <w:rFonts w:ascii="Times New Roman" w:hAnsi="Times New Roman" w:cs="Times New Roman"/>
          <w:sz w:val="24"/>
          <w:szCs w:val="24"/>
        </w:rPr>
        <w:t xml:space="preserve"> </w:t>
      </w:r>
      <w:r w:rsidR="00CF5553" w:rsidRPr="0095309E">
        <w:rPr>
          <w:rFonts w:ascii="Times New Roman" w:hAnsi="Times New Roman" w:cs="Times New Roman"/>
          <w:sz w:val="24"/>
          <w:szCs w:val="24"/>
        </w:rPr>
        <w:t xml:space="preserve">however, </w:t>
      </w:r>
      <w:r w:rsidR="009652E7" w:rsidRPr="0095309E">
        <w:rPr>
          <w:rFonts w:ascii="Times New Roman" w:hAnsi="Times New Roman" w:cs="Times New Roman"/>
          <w:sz w:val="24"/>
          <w:szCs w:val="24"/>
        </w:rPr>
        <w:t>screening coverage is low.</w:t>
      </w:r>
      <w:r w:rsidR="009652E7" w:rsidRPr="009530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mF3YXk8L0F1dGhvcj48WWVhcj4yMDE5PC9ZZWFy
PjxSZWNOdW0+MTU8L1JlY051bT48RGlzcGxheVRleHQ+PHN0eWxlIGZhY2U9InN1cGVyc2NyaXB0
Ij4yLDMsNTwvc3R5bGU+PC9EaXNwbGF5VGV4dD48cmVjb3JkPjxyZWMtbnVtYmVyPjE1PC9yZWMt
bnVtYmVyPjxmb3JlaWduLWtleXM+PGtleSBhcHA9IkVOIiBkYi1pZD0iczlzdjJlZnM2eGFheHFl
cjl2bHYwNWZvOXZycmYwdzUwMjUyIiB0aW1lc3RhbXA9IjE2NjMzNzU1NDYiPjE1PC9rZXk+PC9m
b3JlaWduLWtleXM+PHJlZi10eXBlIG5hbWU9IkpvdXJuYWwgQXJ0aWNsZSI+MTc8L3JlZi10eXBl
Pjxjb250cmlidXRvcnM+PGF1dGhvcnM+PGF1dGhvcj5HcmVlbmF3YXksIENocmlzdGluYTwvYXV0
aG9yPjxhdXRob3I+Q2FzdGVsbGksIEZyYW5jZXNjbzwvYXV0aG9yPjwvYXV0aG9ycz48L2NvbnRy
aWJ1dG9ycz48dGl0bGVzPjx0aXRsZT5JbmZlY3Rpb3VzIGRpc2Vhc2VzIGF0IGRpZmZlcmVudCBz
dGFnZXMgb2YgbWlncmF0aW9uOiBhbiBleHBlcnQgcmV2aWV3PC90aXRsZT48c2Vjb25kYXJ5LXRp
dGxlPkpvdXJuYWwgb2YgVHJhdmVsIE1lZGljaW5lPC9zZWNvbmRhcnktdGl0bGU+PC90aXRsZXM+
PHBlcmlvZGljYWw+PGZ1bGwtdGl0bGU+Sm91cm5hbCBvZiBUcmF2ZWwgTWVkaWNpbmU8L2Z1bGwt
dGl0bGU+PC9wZXJpb2RpY2FsPjx2b2x1bWU+MjY8L3ZvbHVtZT48bnVtYmVyPjI8L251bWJlcj48
ZGF0ZXM+PHllYXI+MjAxOTwveWVhcj48L2RhdGVzPjxwdWJsaXNoZXI+T3hmb3JkIFVuaXZlcnNp
dHkgUHJlc3MgKE9VUCk8L3B1Ymxpc2hlcj48aXNibj4xNzA4LTgzMDU8L2lzYm4+PHVybHM+PHJl
bGF0ZWQtdXJscz48dXJsPmh0dHA6Ly9keC5kb2kub3JnLzEwLjEwOTMvanRtL3RhejAwNzwvdXJs
PjwvcmVsYXRlZC11cmxzPjwvdXJscz48ZWxlY3Ryb25pYy1yZXNvdXJjZS1udW0+MTAuMTA5My9q
dG0vdGF6MDA3PC9lbGVjdHJvbmljLXJlc291cmNlLW51bT48L3JlY29yZD48L0NpdGU+PENpdGU+
PEF1dGhvcj5TZWVkYXQ8L0F1dGhvcj48WWVhcj4yMDE4PC9ZZWFyPjxSZWNOdW0+MTc8L1JlY051
bT48cmVjb3JkPjxyZWMtbnVtYmVyPjE3PC9yZWMtbnVtYmVyPjxmb3JlaWduLWtleXM+PGtleSBh
cHA9IkVOIiBkYi1pZD0iczlzdjJlZnM2eGFheHFlcjl2bHYwNWZvOXZycmYwdzUwMjUyIiB0aW1l
c3RhbXA9IjE2NjMzNzY2OTYiPjE3PC9rZXk+PC9mb3JlaWduLWtleXM+PHJlZi10eXBlIG5hbWU9
IkpvdXJuYWwgQXJ0aWNsZSI+MTc8L3JlZi10eXBlPjxjb250cmlidXRvcnM+PGF1dGhvcnM+PGF1
dGhvcj5TZWVkYXQsIEZhcmFoPC9hdXRob3I+PGF1dGhvcj5IYXJncmVhdmVzLCBTYWxseTwvYXV0
aG9yPjxhdXRob3I+TmVsbHVtcywgTGF1cmEgQi48L2F1dGhvcj48YXV0aG9yPk91eWFuZywgSmlu
ZzwvYXV0aG9yPjxhdXRob3I+QnJvd24sIE1pY2hhZWw8L2F1dGhvcj48YXV0aG9yPkZyaWVkbGFu
ZCwgSm9uIFMuPC9hdXRob3I+PC9hdXRob3JzPjwvY29udHJpYnV0b3JzPjx0aXRsZXM+PHRpdGxl
PkhvdyBlZmZlY3RpdmUgYXJlIGFwcHJvYWNoZXMgdG8gbWlncmFudCBzY3JlZW5pbmcgZm9yIGlu
ZmVjdGlvdXMgZGlzZWFzZXMgaW4gRXVyb3BlPyBBIHN5c3RlbWF0aWMgcmV2aWV3PC90aXRsZT48
c2Vjb25kYXJ5LXRpdGxlPlRoZSBMYW5jZXQgSW5mZWN0aW91cyBEaXNlYXNlczwvc2Vjb25kYXJ5
LXRpdGxlPjwvdGl0bGVzPjxwZXJpb2RpY2FsPjxmdWxsLXRpdGxlPlRoZSBMYW5jZXQgSW5mZWN0
aW91cyBEaXNlYXNlczwvZnVsbC10aXRsZT48L3BlcmlvZGljYWw+PHBhZ2VzPmUyNTktZTI3MTwv
cGFnZXM+PHZvbHVtZT4xODwvdm9sdW1lPjxudW1iZXI+OTwvbnVtYmVyPjxzZWN0aW9uPmUyNTk8
L3NlY3Rpb24+PGRhdGVzPjx5ZWFyPjIwMTg8L3llYXI+PC9kYXRlcz48aXNibj4xNDczMzA5OTwv
aXNibj48dXJscz48L3VybHM+PGVsZWN0cm9uaWMtcmVzb3VyY2UtbnVtPjEwLjEwMTYvczE0NzMt
MzA5OSgxOCkzMDExNy04PC9lbGVjdHJvbmljLXJlc291cmNlLW51bT48L3JlY29yZD48L0NpdGU+
PENpdGU+PEF1dGhvcj5FdXJvcGVhbiBDZW50cmUgZm9yIERpc2Vhc2UgUHJldmVudGlvbiBhbmQg
Q29udHJvbCAoRUNEQyk8L0F1dGhvcj48WWVhcj4yMDE4PC9ZZWFyPjxSZWNOdW0+NjwvUmVjTnVt
PjxyZWNvcmQ+PHJlYy1udW1iZXI+NjwvcmVjLW51bWJlcj48Zm9yZWlnbi1rZXlzPjxrZXkgYXBw
PSJFTiIgZGItaWQ9InM5c3YyZWZzNnhhYXhxZXI5dmx2MDVmbzl2cnJmMHc1MDI1MiIgdGltZXN0
YW1wPSIxNjYyNDkzOTUzIj42PC9rZXk+PC9mb3JlaWduLWtleXM+PHJlZi10eXBlIG5hbWU9IkJv
b2siPjY8L3JlZi10eXBlPjxjb250cmlidXRvcnM+PGF1dGhvcnM+PGF1dGhvcj5FdXJvcGVhbiBD
ZW50cmUgZm9yIERpc2Vhc2UgUHJldmVudGlvbiBhbmQgQ29udHJvbCAoRUNEQyksPC9hdXRob3I+
PC9hdXRob3JzPjwvY29udHJpYnV0b3JzPjx0aXRsZXM+PHRpdGxlPlB1YmxpYyBoZWFsdGggZ3Vp
ZGFuY2Ugb24gc2NyZWVuaW5nIGFuZCB2YWNjaW5hdGlvbiBmb3IgaW5mZWN0aW91cyBkaXNlYXNl
cyBpbiBuZXdseSBhcnJpdmVkIG1pZ3JhbnRzIHdpdGhpbiB0aGUgRVUvRUVBPC90aXRsZT48L3Rp
dGxlcz48ZGF0ZXM+PHllYXI+MjAxODwveWVhcj48cHViLWRhdGVzPjxkYXRlPjIwMTg8L2RhdGU+
PC9wdWItZGF0ZXM+PC9kYXRlcz48cHViLWxvY2F0aW9uPlN0b2NraG9sbTwvcHViLWxvY2F0aW9u
PjxwdWJsaXNoZXI+RXVyb3BlYW4gQ2VudHJlIGZvciBEaXNlYXNlIFByZXZlbnRpb24gYW5kIENv
bnRyb2w8L3B1Ymxpc2hlcj48aXNibj45NzgtOTItOTQ5OC0yODAtMzwvaXNibj48dXJscz48L3Vy
bHM+PGVsZWN0cm9uaWMtcmVzb3VyY2UtbnVtPjEwLjI5MDAvMTU0NDExPC9lbGVjdHJvbmljLXJl
c291cmNlLW51bT48L3JlY29yZD48L0NpdGU+PC9FbmROb3RlPn=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mF3YXk8L0F1dGhvcj48WWVhcj4yMDE5PC9ZZWFy
PjxSZWNOdW0+MTU8L1JlY051bT48RGlzcGxheVRleHQ+PHN0eWxlIGZhY2U9InN1cGVyc2NyaXB0
Ij4yLDMsNTwvc3R5bGU+PC9EaXNwbGF5VGV4dD48cmVjb3JkPjxyZWMtbnVtYmVyPjE1PC9yZWMt
bnVtYmVyPjxmb3JlaWduLWtleXM+PGtleSBhcHA9IkVOIiBkYi1pZD0iczlzdjJlZnM2eGFheHFl
cjl2bHYwNWZvOXZycmYwdzUwMjUyIiB0aW1lc3RhbXA9IjE2NjMzNzU1NDYiPjE1PC9rZXk+PC9m
b3JlaWduLWtleXM+PHJlZi10eXBlIG5hbWU9IkpvdXJuYWwgQXJ0aWNsZSI+MTc8L3JlZi10eXBl
Pjxjb250cmlidXRvcnM+PGF1dGhvcnM+PGF1dGhvcj5HcmVlbmF3YXksIENocmlzdGluYTwvYXV0
aG9yPjxhdXRob3I+Q2FzdGVsbGksIEZyYW5jZXNjbzwvYXV0aG9yPjwvYXV0aG9ycz48L2NvbnRy
aWJ1dG9ycz48dGl0bGVzPjx0aXRsZT5JbmZlY3Rpb3VzIGRpc2Vhc2VzIGF0IGRpZmZlcmVudCBz
dGFnZXMgb2YgbWlncmF0aW9uOiBhbiBleHBlcnQgcmV2aWV3PC90aXRsZT48c2Vjb25kYXJ5LXRp
dGxlPkpvdXJuYWwgb2YgVHJhdmVsIE1lZGljaW5lPC9zZWNvbmRhcnktdGl0bGU+PC90aXRsZXM+
PHBlcmlvZGljYWw+PGZ1bGwtdGl0bGU+Sm91cm5hbCBvZiBUcmF2ZWwgTWVkaWNpbmU8L2Z1bGwt
dGl0bGU+PC9wZXJpb2RpY2FsPjx2b2x1bWU+MjY8L3ZvbHVtZT48bnVtYmVyPjI8L251bWJlcj48
ZGF0ZXM+PHllYXI+MjAxOTwveWVhcj48L2RhdGVzPjxwdWJsaXNoZXI+T3hmb3JkIFVuaXZlcnNp
dHkgUHJlc3MgKE9VUCk8L3B1Ymxpc2hlcj48aXNibj4xNzA4LTgzMDU8L2lzYm4+PHVybHM+PHJl
bGF0ZWQtdXJscz48dXJsPmh0dHA6Ly9keC5kb2kub3JnLzEwLjEwOTMvanRtL3RhejAwNzwvdXJs
PjwvcmVsYXRlZC11cmxzPjwvdXJscz48ZWxlY3Ryb25pYy1yZXNvdXJjZS1udW0+MTAuMTA5My9q
dG0vdGF6MDA3PC9lbGVjdHJvbmljLXJlc291cmNlLW51bT48L3JlY29yZD48L0NpdGU+PENpdGU+
PEF1dGhvcj5TZWVkYXQ8L0F1dGhvcj48WWVhcj4yMDE4PC9ZZWFyPjxSZWNOdW0+MTc8L1JlY051
bT48cmVjb3JkPjxyZWMtbnVtYmVyPjE3PC9yZWMtbnVtYmVyPjxmb3JlaWduLWtleXM+PGtleSBh
cHA9IkVOIiBkYi1pZD0iczlzdjJlZnM2eGFheHFlcjl2bHYwNWZvOXZycmYwdzUwMjUyIiB0aW1l
c3RhbXA9IjE2NjMzNzY2OTYiPjE3PC9rZXk+PC9mb3JlaWduLWtleXM+PHJlZi10eXBlIG5hbWU9
IkpvdXJuYWwgQXJ0aWNsZSI+MTc8L3JlZi10eXBlPjxjb250cmlidXRvcnM+PGF1dGhvcnM+PGF1
dGhvcj5TZWVkYXQsIEZhcmFoPC9hdXRob3I+PGF1dGhvcj5IYXJncmVhdmVzLCBTYWxseTwvYXV0
aG9yPjxhdXRob3I+TmVsbHVtcywgTGF1cmEgQi48L2F1dGhvcj48YXV0aG9yPk91eWFuZywgSmlu
ZzwvYXV0aG9yPjxhdXRob3I+QnJvd24sIE1pY2hhZWw8L2F1dGhvcj48YXV0aG9yPkZyaWVkbGFu
ZCwgSm9uIFMuPC9hdXRob3I+PC9hdXRob3JzPjwvY29udHJpYnV0b3JzPjx0aXRsZXM+PHRpdGxl
PkhvdyBlZmZlY3RpdmUgYXJlIGFwcHJvYWNoZXMgdG8gbWlncmFudCBzY3JlZW5pbmcgZm9yIGlu
ZmVjdGlvdXMgZGlzZWFzZXMgaW4gRXVyb3BlPyBBIHN5c3RlbWF0aWMgcmV2aWV3PC90aXRsZT48
c2Vjb25kYXJ5LXRpdGxlPlRoZSBMYW5jZXQgSW5mZWN0aW91cyBEaXNlYXNlczwvc2Vjb25kYXJ5
LXRpdGxlPjwvdGl0bGVzPjxwZXJpb2RpY2FsPjxmdWxsLXRpdGxlPlRoZSBMYW5jZXQgSW5mZWN0
aW91cyBEaXNlYXNlczwvZnVsbC10aXRsZT48L3BlcmlvZGljYWw+PHBhZ2VzPmUyNTktZTI3MTwv
cGFnZXM+PHZvbHVtZT4xODwvdm9sdW1lPjxudW1iZXI+OTwvbnVtYmVyPjxzZWN0aW9uPmUyNTk8
L3NlY3Rpb24+PGRhdGVzPjx5ZWFyPjIwMTg8L3llYXI+PC9kYXRlcz48aXNibj4xNDczMzA5OTwv
aXNibj48dXJscz48L3VybHM+PGVsZWN0cm9uaWMtcmVzb3VyY2UtbnVtPjEwLjEwMTYvczE0NzMt
MzA5OSgxOCkzMDExNy04PC9lbGVjdHJvbmljLXJlc291cmNlLW51bT48L3JlY29yZD48L0NpdGU+
PENpdGU+PEF1dGhvcj5FdXJvcGVhbiBDZW50cmUgZm9yIERpc2Vhc2UgUHJldmVudGlvbiBhbmQg
Q29udHJvbCAoRUNEQyk8L0F1dGhvcj48WWVhcj4yMDE4PC9ZZWFyPjxSZWNOdW0+NjwvUmVjTnVt
PjxyZWNvcmQ+PHJlYy1udW1iZXI+NjwvcmVjLW51bWJlcj48Zm9yZWlnbi1rZXlzPjxrZXkgYXBw
PSJFTiIgZGItaWQ9InM5c3YyZWZzNnhhYXhxZXI5dmx2MDVmbzl2cnJmMHc1MDI1MiIgdGltZXN0
YW1wPSIxNjYyNDkzOTUzIj42PC9rZXk+PC9mb3JlaWduLWtleXM+PHJlZi10eXBlIG5hbWU9IkJv
b2siPjY8L3JlZi10eXBlPjxjb250cmlidXRvcnM+PGF1dGhvcnM+PGF1dGhvcj5FdXJvcGVhbiBD
ZW50cmUgZm9yIERpc2Vhc2UgUHJldmVudGlvbiBhbmQgQ29udHJvbCAoRUNEQyksPC9hdXRob3I+
PC9hdXRob3JzPjwvY29udHJpYnV0b3JzPjx0aXRsZXM+PHRpdGxlPlB1YmxpYyBoZWFsdGggZ3Vp
ZGFuY2Ugb24gc2NyZWVuaW5nIGFuZCB2YWNjaW5hdGlvbiBmb3IgaW5mZWN0aW91cyBkaXNlYXNl
cyBpbiBuZXdseSBhcnJpdmVkIG1pZ3JhbnRzIHdpdGhpbiB0aGUgRVUvRUVBPC90aXRsZT48L3Rp
dGxlcz48ZGF0ZXM+PHllYXI+MjAxODwveWVhcj48cHViLWRhdGVzPjxkYXRlPjIwMTg8L2RhdGU+
PC9wdWItZGF0ZXM+PC9kYXRlcz48cHViLWxvY2F0aW9uPlN0b2NraG9sbTwvcHViLWxvY2F0aW9u
PjxwdWJsaXNoZXI+RXVyb3BlYW4gQ2VudHJlIGZvciBEaXNlYXNlIFByZXZlbnRpb24gYW5kIENv
bnRyb2w8L3B1Ymxpc2hlcj48aXNibj45NzgtOTItOTQ5OC0yODAtMzwvaXNibj48dXJscz48L3Vy
bHM+PGVsZWN0cm9uaWMtcmVzb3VyY2UtbnVtPjEwLjI5MDAvMTU0NDExPC9lbGVjdHJvbmljLXJl
c291cmNlLW51bT48L3JlY29yZD48L0NpdGU+PC9FbmROb3RlPn=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9652E7" w:rsidRPr="0095309E">
        <w:rPr>
          <w:rFonts w:ascii="Times New Roman" w:hAnsi="Times New Roman" w:cs="Times New Roman"/>
          <w:sz w:val="24"/>
          <w:szCs w:val="24"/>
        </w:rPr>
      </w:r>
      <w:r w:rsidR="009652E7" w:rsidRPr="0095309E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2,3,5</w:t>
      </w:r>
      <w:r w:rsidR="009652E7" w:rsidRPr="0095309E">
        <w:rPr>
          <w:rFonts w:ascii="Times New Roman" w:hAnsi="Times New Roman" w:cs="Times New Roman"/>
          <w:sz w:val="24"/>
          <w:szCs w:val="24"/>
        </w:rPr>
        <w:fldChar w:fldCharType="end"/>
      </w:r>
      <w:r w:rsidR="009652E7" w:rsidRPr="0095309E">
        <w:rPr>
          <w:rFonts w:ascii="Times New Roman" w:hAnsi="Times New Roman" w:cs="Times New Roman"/>
          <w:sz w:val="24"/>
          <w:szCs w:val="24"/>
        </w:rPr>
        <w:t xml:space="preserve"> </w:t>
      </w:r>
      <w:r w:rsidR="00F174EF" w:rsidRPr="0095309E">
        <w:rPr>
          <w:rFonts w:ascii="Times New Roman" w:hAnsi="Times New Roman" w:cs="Times New Roman"/>
          <w:sz w:val="24"/>
          <w:szCs w:val="24"/>
        </w:rPr>
        <w:t xml:space="preserve">New </w:t>
      </w:r>
      <w:r w:rsidR="003574C7" w:rsidRPr="0095309E">
        <w:rPr>
          <w:rFonts w:ascii="Times New Roman" w:hAnsi="Times New Roman" w:cs="Times New Roman"/>
          <w:sz w:val="24"/>
          <w:szCs w:val="24"/>
        </w:rPr>
        <w:t xml:space="preserve">innovative </w:t>
      </w:r>
      <w:r w:rsidR="00F174EF" w:rsidRPr="0095309E">
        <w:rPr>
          <w:rFonts w:ascii="Times New Roman" w:hAnsi="Times New Roman" w:cs="Times New Roman"/>
          <w:sz w:val="24"/>
          <w:szCs w:val="24"/>
        </w:rPr>
        <w:t xml:space="preserve">approaches </w:t>
      </w:r>
      <w:r w:rsidR="005259A9" w:rsidRPr="0095309E">
        <w:rPr>
          <w:rFonts w:ascii="Times New Roman" w:hAnsi="Times New Roman" w:cs="Times New Roman"/>
          <w:sz w:val="24"/>
          <w:szCs w:val="24"/>
        </w:rPr>
        <w:t xml:space="preserve">and implementation strategies </w:t>
      </w:r>
      <w:r w:rsidR="00512AC4">
        <w:rPr>
          <w:rFonts w:ascii="Times New Roman" w:hAnsi="Times New Roman" w:cs="Times New Roman"/>
          <w:sz w:val="24"/>
          <w:szCs w:val="24"/>
        </w:rPr>
        <w:t>as well as</w:t>
      </w:r>
      <w:r w:rsidR="00D1128F" w:rsidRPr="0095309E">
        <w:rPr>
          <w:rFonts w:ascii="Times New Roman" w:hAnsi="Times New Roman" w:cs="Times New Roman"/>
          <w:sz w:val="24"/>
          <w:szCs w:val="24"/>
        </w:rPr>
        <w:t xml:space="preserve"> educating practitioners to screen at</w:t>
      </w:r>
      <w:r w:rsidR="00A93C23">
        <w:rPr>
          <w:rFonts w:ascii="Times New Roman" w:hAnsi="Times New Roman" w:cs="Times New Roman"/>
          <w:sz w:val="24"/>
          <w:szCs w:val="24"/>
        </w:rPr>
        <w:t>-</w:t>
      </w:r>
      <w:r w:rsidR="00D1128F" w:rsidRPr="0095309E">
        <w:rPr>
          <w:rFonts w:ascii="Times New Roman" w:hAnsi="Times New Roman" w:cs="Times New Roman"/>
          <w:sz w:val="24"/>
          <w:szCs w:val="24"/>
        </w:rPr>
        <w:t xml:space="preserve">risk migrants </w:t>
      </w:r>
      <w:r w:rsidR="002E2731" w:rsidRPr="0095309E">
        <w:rPr>
          <w:rFonts w:ascii="Times New Roman" w:hAnsi="Times New Roman" w:cs="Times New Roman"/>
          <w:sz w:val="24"/>
          <w:szCs w:val="24"/>
        </w:rPr>
        <w:t xml:space="preserve">will be required </w:t>
      </w:r>
      <w:r w:rsidR="00F174EF" w:rsidRPr="0095309E">
        <w:rPr>
          <w:rFonts w:ascii="Times New Roman" w:hAnsi="Times New Roman" w:cs="Times New Roman"/>
          <w:sz w:val="24"/>
          <w:szCs w:val="24"/>
        </w:rPr>
        <w:t>to increase screen</w:t>
      </w:r>
      <w:r w:rsidR="00A93C23">
        <w:rPr>
          <w:rFonts w:ascii="Times New Roman" w:hAnsi="Times New Roman" w:cs="Times New Roman"/>
          <w:sz w:val="24"/>
          <w:szCs w:val="24"/>
        </w:rPr>
        <w:t>ing</w:t>
      </w:r>
      <w:r w:rsidR="002E2731" w:rsidRPr="0095309E">
        <w:rPr>
          <w:rFonts w:ascii="Times New Roman" w:hAnsi="Times New Roman" w:cs="Times New Roman"/>
          <w:sz w:val="24"/>
          <w:szCs w:val="24"/>
        </w:rPr>
        <w:t xml:space="preserve"> coverage. </w:t>
      </w:r>
    </w:p>
    <w:p w14:paraId="222DD84E" w14:textId="286EFF7B" w:rsidR="004E1B3E" w:rsidRPr="00E22442" w:rsidRDefault="00FC00DA" w:rsidP="00CB23C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9D69EB">
        <w:rPr>
          <w:rFonts w:ascii="Times New Roman" w:hAnsi="Times New Roman" w:cs="Times New Roman"/>
          <w:sz w:val="24"/>
          <w:szCs w:val="24"/>
        </w:rPr>
        <w:lastRenderedPageBreak/>
        <w:t xml:space="preserve">The study by </w:t>
      </w:r>
      <w:r w:rsidRPr="00B962FB">
        <w:rPr>
          <w:rFonts w:ascii="Times New Roman" w:hAnsi="Times New Roman" w:cs="Times New Roman"/>
          <w:sz w:val="24"/>
          <w:szCs w:val="24"/>
        </w:rPr>
        <w:t>Sequeira-Aymar et al</w:t>
      </w:r>
      <w:r w:rsidRPr="009D69EB">
        <w:rPr>
          <w:rFonts w:ascii="Times New Roman" w:hAnsi="Times New Roman" w:cs="Times New Roman"/>
          <w:sz w:val="24"/>
          <w:szCs w:val="24"/>
        </w:rPr>
        <w:t xml:space="preserve"> in this theme issue on migration health in the Journal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E22442">
        <w:rPr>
          <w:rFonts w:ascii="Times New Roman" w:hAnsi="Times New Roman" w:cs="Times New Roman"/>
          <w:sz w:val="24"/>
          <w:szCs w:val="24"/>
        </w:rPr>
        <w:t xml:space="preserve"> the first attempt to use a </w:t>
      </w:r>
      <w:r w:rsidR="0091188E">
        <w:rPr>
          <w:rFonts w:ascii="Times New Roman" w:hAnsi="Times New Roman" w:cs="Times New Roman"/>
          <w:sz w:val="24"/>
          <w:szCs w:val="24"/>
        </w:rPr>
        <w:t>pragmatic</w:t>
      </w:r>
      <w:r w:rsidRPr="00E22442">
        <w:rPr>
          <w:rFonts w:ascii="Times New Roman" w:hAnsi="Times New Roman" w:cs="Times New Roman"/>
          <w:sz w:val="24"/>
          <w:szCs w:val="24"/>
        </w:rPr>
        <w:t xml:space="preserve"> </w:t>
      </w:r>
      <w:r w:rsidR="003F20C1">
        <w:rPr>
          <w:rFonts w:ascii="Times New Roman" w:hAnsi="Times New Roman" w:cs="Times New Roman"/>
          <w:sz w:val="24"/>
          <w:szCs w:val="24"/>
        </w:rPr>
        <w:t>randomized controlled trial (</w:t>
      </w:r>
      <w:r w:rsidRPr="00E22442">
        <w:rPr>
          <w:rFonts w:ascii="Times New Roman" w:hAnsi="Times New Roman" w:cs="Times New Roman"/>
          <w:sz w:val="24"/>
          <w:szCs w:val="24"/>
        </w:rPr>
        <w:t>RCT</w:t>
      </w:r>
      <w:r w:rsidR="003F20C1">
        <w:rPr>
          <w:rFonts w:ascii="Times New Roman" w:hAnsi="Times New Roman" w:cs="Times New Roman"/>
          <w:sz w:val="24"/>
          <w:szCs w:val="24"/>
        </w:rPr>
        <w:t>)</w:t>
      </w:r>
      <w:r w:rsidRPr="00E22442">
        <w:rPr>
          <w:rFonts w:ascii="Times New Roman" w:hAnsi="Times New Roman" w:cs="Times New Roman"/>
          <w:sz w:val="24"/>
          <w:szCs w:val="24"/>
        </w:rPr>
        <w:t xml:space="preserve"> design to measure the impact of multi-disease test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22442">
        <w:rPr>
          <w:rFonts w:ascii="Times New Roman" w:hAnsi="Times New Roman" w:cs="Times New Roman"/>
          <w:sz w:val="24"/>
          <w:szCs w:val="24"/>
        </w:rPr>
        <w:t xml:space="preserve">o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E22442">
        <w:rPr>
          <w:rFonts w:ascii="Times New Roman" w:hAnsi="Times New Roman" w:cs="Times New Roman"/>
          <w:sz w:val="24"/>
          <w:szCs w:val="24"/>
        </w:rPr>
        <w:t xml:space="preserve">screening uptake and diagnostic rate of selected high prevalence infectious diseases among the migrant population </w:t>
      </w:r>
      <w:r>
        <w:rPr>
          <w:rFonts w:ascii="Times New Roman" w:hAnsi="Times New Roman" w:cs="Times New Roman"/>
          <w:sz w:val="24"/>
          <w:szCs w:val="24"/>
        </w:rPr>
        <w:t xml:space="preserve">using </w:t>
      </w:r>
      <w:r w:rsidRPr="00E22442">
        <w:rPr>
          <w:rFonts w:ascii="Times New Roman" w:hAnsi="Times New Roman" w:cs="Times New Roman"/>
          <w:sz w:val="24"/>
          <w:szCs w:val="24"/>
        </w:rPr>
        <w:t xml:space="preserve">an innovative digital tool (IS-MiHealth) </w:t>
      </w:r>
      <w:r>
        <w:rPr>
          <w:rFonts w:ascii="Times New Roman" w:hAnsi="Times New Roman" w:cs="Times New Roman"/>
          <w:sz w:val="24"/>
          <w:szCs w:val="24"/>
        </w:rPr>
        <w:t>integrated in</w:t>
      </w:r>
      <w:r w:rsidR="00A93C23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="00567852">
        <w:rPr>
          <w:rFonts w:ascii="Times New Roman" w:hAnsi="Times New Roman" w:cs="Times New Roman"/>
          <w:sz w:val="24"/>
          <w:szCs w:val="24"/>
        </w:rPr>
        <w:t>primary care electronic medical record (</w:t>
      </w:r>
      <w:r w:rsidRPr="00E22442">
        <w:rPr>
          <w:rFonts w:ascii="Times New Roman" w:hAnsi="Times New Roman" w:cs="Times New Roman"/>
          <w:sz w:val="24"/>
          <w:szCs w:val="24"/>
        </w:rPr>
        <w:t>EMR</w:t>
      </w:r>
      <w:r w:rsidR="00567852">
        <w:rPr>
          <w:rFonts w:ascii="Times New Roman" w:hAnsi="Times New Roman" w:cs="Times New Roman"/>
          <w:sz w:val="24"/>
          <w:szCs w:val="24"/>
        </w:rPr>
        <w:t>)</w:t>
      </w:r>
      <w:r w:rsidRPr="00E22442">
        <w:rPr>
          <w:rFonts w:ascii="Times New Roman" w:hAnsi="Times New Roman" w:cs="Times New Roman"/>
          <w:sz w:val="24"/>
          <w:szCs w:val="24"/>
        </w:rPr>
        <w:t>.</w:t>
      </w:r>
      <w:r w:rsidRPr="00E2244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XF1ZWlyYS1BeW1hcjwvQXV0aG9yPjxZZWFyPjIwMjE8
L1llYXI+PFJlY051bT4xPC9SZWNOdW0+PERpc3BsYXlUZXh0PjxzdHlsZSBmYWNlPSJzdXBlcnNj
cmlwdCI+Njwvc3R5bGU+PC9EaXNwbGF5VGV4dD48cmVjb3JkPjxyZWMtbnVtYmVyPjE8L3JlYy1u
dW1iZXI+PGZvcmVpZ24ta2V5cz48a2V5IGFwcD0iRU4iIGRiLWlkPSJzOXN2MmVmczZ4YWF4cWVy
OXZsdjA1Zm85dnJyZjB3NTAyNTIiIHRpbWVzdGFtcD0iMTY2MjQ5MjcwMCI+MTwva2V5PjwvZm9y
ZWlnbi1rZXlzPjxyZWYtdHlwZSBuYW1lPSJKb3VybmFsIEFydGljbGUiPjE3PC9yZWYtdHlwZT48
Y29udHJpYnV0b3JzPjxhdXRob3JzPjxhdXRob3I+U2VxdWVpcmEtQXltYXIsIEV0aGVsPC9hdXRo
b3I+PGF1dGhvcj5DcnV6LCBBbmdlbGluZTwvYXV0aG9yPjxhdXRob3I+U2VycmEtQnVycmllbCwg
TWlxdWVsPC9hdXRob3I+PGF1dGhvcj5kaSBMb2xsbywgWGltZW5hPC9hdXRob3I+PGF1dGhvcj5H
b27Dp2FsdmVzLCBBbGVzc2FuZHJhIFF1ZWlyb2dhPC9hdXRob3I+PGF1dGhvcj5DYW1wcy1WaWzD
oCwgTGF1cmE8L2F1dGhvcj48YXV0aG9yPk1vbmNsdXMtR29uemFsZXosIE1hcnRhIE08L2F1dGhv
cj48YXV0aG9yPlJldnVlbHRhLU11w7FveiwgRWxpc2EgTTwvYXV0aG9yPjxhdXRob3I+QnVzcXVl
dC1Tb2zDqSwgTnVyaWE8L2F1dGhvcj48YXV0aG9yPlNhcnJpZWd1aS1Eb23DrW5ndWV6LCBTdXNh
bmE8L2F1dGhvcj48YXV0aG9yPkNhc2VsbGFzLCBBaW5hPC9hdXRob3I+PGF1dGhvcj5MbG9yY2Es
IE1hcmlhIFJvc2EgRGFsbWF1PC9hdXRob3I+PGF1dGhvcj5BZ3VpbGFyLU1hcnTDrW4sIENhcmlu
YTwvYXV0aG9yPjxhdXRob3I+SmFjcXVlcy1BdmnDscOzLCBDb25zdGFuemE8L2F1dGhvcj48YXV0
aG9yPkhhcmdyZWF2ZXMsIFNhbGx5PC9hdXRob3I+PGF1dGhvcj5SZXF1ZW5hLU1lbmRleiwgQW5h
PC9hdXRob3I+PGF1dGhvcj50aGUgQ1JJQk1JIFdvcmtpbmcgR3JvdXA8L2F1dGhvcj48L2F1dGhv
cnM+PC9jb250cmlidXRvcnM+PHRpdGxlcz48dGl0bGU+SW1wcm92aW5nIHRoZSBkZXRlY3Rpb24g
b2YgaW5mZWN0aW91cyBkaXNlYXNlcyBpbiBhdC1yaXNrIG1pZ3JhbnRzIHdpdGggYW4gaW5ub3Zh
dGl2ZSBpbnRlZ3JhdGVkIG11bHRpLWluZmVjdGlvbiBzY3JlZW5pbmcgZGlnaXRhbCBkZWNpc2lv
biBzdXBwb3J0IHRvb2wgKElTLU1pSGVhbHRoKSBpbiBwcmltYXJ5IGNhcmU6IGEgcGlsb3QgY2x1
c3Rlci1yYW5kb21pemVkLWNvbnRyb2xsZWQgdHJpYWw8L3RpdGxlPjxzZWNvbmRhcnktdGl0bGU+
Sm91cm5hbCBvZiBUcmF2ZWwgTWVkaWNpbmU8L3NlY29uZGFyeS10aXRsZT48L3RpdGxlcz48cGVy
aW9kaWNhbD48ZnVsbC10aXRsZT5Kb3VybmFsIG9mIFRyYXZlbCBNZWRpY2luZTwvZnVsbC10aXRs
ZT48L3BlcmlvZGljYWw+PGRhdGVzPjx5ZWFyPjIwMjE8L3llYXI+PC9kYXRlcz48aXNibj4xNzA4
LTgzMDU8L2lzYm4+PHVybHM+PHJlbGF0ZWQtdXJscz48dXJsPmh0dHBzOi8vZG9pLm9yZy8xMC4x
MDkzL2p0bS90YWFiMTAwPC91cmw+PHVybD5odHRwczovL3dhdGVybWFyay5zaWx2ZXJjaGFpci5j
b20vdGFhYjEwMC5wZGY/dG9rZW49QVFFQ0FIaTIwOEJFNDlPb2FuOWtraFdfRXJjeTdEbTNaTF85
Q2YzcWZLQWM0ODV5c2dBQUF2SXdnZ0x1QmdrcWhraUc5dzBCQndhZ2dnTGZNSUlDMndJQkFEQ0NB
dFFHQ1NxR1NJYjNEUUVIQVRBZUJnbGdoa2dCWlFNRUFTNHdFUVFNMEdyeG96TUl1SjBlbVQwZUFn
RVFnSUlDcFpXN0tOa2ZqaGJyR19tNGJ1UDA0cXo0dGFpT3FEbnNFcG9OYzFUZ1RtMDZyMWpLQld6
eTBPOHF1SDZxYVExQTN6QS1EWnhtR3ZRMFhBZFRrbVprcXdYc0FYT04xb3VCbE50cWtxME5jSkZW
SG5NMWMtaGI3SzBFLTdOeWhkNWJkVC1VRHlYV2NxcGk0c3E1LXZMa244ek5tWXBlbGRJeUtXWXNu
cmlvRUhUMEJPTTJUeElOMmI0R2l0QlpUYmdZWWl2SVpNc1pReGt4QlVVYzF6Rk9CcTZDM1FHN0Qy
RWI3eWdfVGswU1ZEU3BZWTdEOHRHYzNTMVhudzNDTVdaMmFBUUlRY3g4RTZqTk5BMU5STGFxZk8w
M2luY19BLTFnOG81aU5KcW9pcmFpWDFZWFlWU0JpdjV4bGVnNWFtODlhN1pIMUdjQTk2Q3BHdGJG
Q2t0LTNxd19BQXpVSHFMUGFDWDZVd19PenpjTnFSc1kydEFEVkx3UEJVaERtZGhXVm9zNjl4bEpN
X1pIdkZhc0pOUlUxbDlwQ2VrTEpxbGhFUTN4aE5ldC1TZmxKOUdLamZLNFRHRFEwaHZsVzVtU3lI
UkJ6OE45RGotSUkxZUFKNHlkSmI4VHp5a0x1bFFYcjk5MWVrTVdVZndvaUpJZ2RZS05aQnpHS3A5
YTEwSEl0NzZoOHN2cWI4dzhCaTZWd0VQd0tqdkxObXczS0lEYWYzLWtJODc4RGxBSDNfSVcwSUZI
Mi1wcXZnaUZlRXJnTjNGTjItUWFyNGFla01pVzhxQWtOWmRKY2NIZ2FZZGd1REx3NW1zUzUwWlFB
czBpNEFIcXNodjFvSFlJLWdYTTRsV2c5eC1aSDlrZG9kbXNoZkVsNDJqR3RZWFhmNEhYSGM5OXRS
NVdfY2RvMGxjQTNVMzNLbFl1MEVoWGR5T1RjU1FneWVNVG1LSWdydE9rYUFnWGYzQnJMaDQzQ0dK
X0VISU12cXRWRkZWdlBxVmtxRkZTaXg0SzZRckpKZVZEdjluOUt2Q0Nuc3pNVjljVkFQNXR3dG5Y
aGRtZ2ZTbWtvNGdXSHNGeG9ySV9QSWFnY1RsWnNJcjZyNkx1aTd0N3lPRDdXSFNkOHYtQWFBLXVl
Z3pQX0tQanEzbWtCb0d0SUxzdUJxdzBocTVnMVhjY0xXVV9NZVY4NHdVcGEzeWw5UUlRTFF2cjwv
dXJsPjwvcmVsYXRlZC11cmxzPjwvdXJscz48Y3VzdG9tMT50YWFiMTAwPC9jdXN0b20xPjxlbGVj
dHJvbmljLXJlc291cmNlLW51bT4xMC4xMDkzL2p0bS90YWFiMTAwPC9lbGVjdHJvbmljLXJlc291
cmNlLW51bT48YWNjZXNzLWRhdGU+OS82LzIwMjI8L2FjY2Vzcy1kYXRlPjwvcmVjb3JkPjwvQ2l0
ZT48L0VuZE5vdGU+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XF1ZWlyYS1BeW1hcjwvQXV0aG9yPjxZZWFyPjIwMjE8
L1llYXI+PFJlY051bT4xPC9SZWNOdW0+PERpc3BsYXlUZXh0PjxzdHlsZSBmYWNlPSJzdXBlcnNj
cmlwdCI+Njwvc3R5bGU+PC9EaXNwbGF5VGV4dD48cmVjb3JkPjxyZWMtbnVtYmVyPjE8L3JlYy1u
dW1iZXI+PGZvcmVpZ24ta2V5cz48a2V5IGFwcD0iRU4iIGRiLWlkPSJzOXN2MmVmczZ4YWF4cWVy
OXZsdjA1Zm85dnJyZjB3NTAyNTIiIHRpbWVzdGFtcD0iMTY2MjQ5MjcwMCI+MTwva2V5PjwvZm9y
ZWlnbi1rZXlzPjxyZWYtdHlwZSBuYW1lPSJKb3VybmFsIEFydGljbGUiPjE3PC9yZWYtdHlwZT48
Y29udHJpYnV0b3JzPjxhdXRob3JzPjxhdXRob3I+U2VxdWVpcmEtQXltYXIsIEV0aGVsPC9hdXRo
b3I+PGF1dGhvcj5DcnV6LCBBbmdlbGluZTwvYXV0aG9yPjxhdXRob3I+U2VycmEtQnVycmllbCwg
TWlxdWVsPC9hdXRob3I+PGF1dGhvcj5kaSBMb2xsbywgWGltZW5hPC9hdXRob3I+PGF1dGhvcj5H
b27Dp2FsdmVzLCBBbGVzc2FuZHJhIFF1ZWlyb2dhPC9hdXRob3I+PGF1dGhvcj5DYW1wcy1WaWzD
oCwgTGF1cmE8L2F1dGhvcj48YXV0aG9yPk1vbmNsdXMtR29uemFsZXosIE1hcnRhIE08L2F1dGhv
cj48YXV0aG9yPlJldnVlbHRhLU11w7FveiwgRWxpc2EgTTwvYXV0aG9yPjxhdXRob3I+QnVzcXVl
dC1Tb2zDqSwgTnVyaWE8L2F1dGhvcj48YXV0aG9yPlNhcnJpZWd1aS1Eb23DrW5ndWV6LCBTdXNh
bmE8L2F1dGhvcj48YXV0aG9yPkNhc2VsbGFzLCBBaW5hPC9hdXRob3I+PGF1dGhvcj5MbG9yY2Es
IE1hcmlhIFJvc2EgRGFsbWF1PC9hdXRob3I+PGF1dGhvcj5BZ3VpbGFyLU1hcnTDrW4sIENhcmlu
YTwvYXV0aG9yPjxhdXRob3I+SmFjcXVlcy1BdmnDscOzLCBDb25zdGFuemE8L2F1dGhvcj48YXV0
aG9yPkhhcmdyZWF2ZXMsIFNhbGx5PC9hdXRob3I+PGF1dGhvcj5SZXF1ZW5hLU1lbmRleiwgQW5h
PC9hdXRob3I+PGF1dGhvcj50aGUgQ1JJQk1JIFdvcmtpbmcgR3JvdXA8L2F1dGhvcj48L2F1dGhv
cnM+PC9jb250cmlidXRvcnM+PHRpdGxlcz48dGl0bGU+SW1wcm92aW5nIHRoZSBkZXRlY3Rpb24g
b2YgaW5mZWN0aW91cyBkaXNlYXNlcyBpbiBhdC1yaXNrIG1pZ3JhbnRzIHdpdGggYW4gaW5ub3Zh
dGl2ZSBpbnRlZ3JhdGVkIG11bHRpLWluZmVjdGlvbiBzY3JlZW5pbmcgZGlnaXRhbCBkZWNpc2lv
biBzdXBwb3J0IHRvb2wgKElTLU1pSGVhbHRoKSBpbiBwcmltYXJ5IGNhcmU6IGEgcGlsb3QgY2x1
c3Rlci1yYW5kb21pemVkLWNvbnRyb2xsZWQgdHJpYWw8L3RpdGxlPjxzZWNvbmRhcnktdGl0bGU+
Sm91cm5hbCBvZiBUcmF2ZWwgTWVkaWNpbmU8L3NlY29uZGFyeS10aXRsZT48L3RpdGxlcz48cGVy
aW9kaWNhbD48ZnVsbC10aXRsZT5Kb3VybmFsIG9mIFRyYXZlbCBNZWRpY2luZTwvZnVsbC10aXRs
ZT48L3BlcmlvZGljYWw+PGRhdGVzPjx5ZWFyPjIwMjE8L3llYXI+PC9kYXRlcz48aXNibj4xNzA4
LTgzMDU8L2lzYm4+PHVybHM+PHJlbGF0ZWQtdXJscz48dXJsPmh0dHBzOi8vZG9pLm9yZy8xMC4x
MDkzL2p0bS90YWFiMTAwPC91cmw+PHVybD5odHRwczovL3dhdGVybWFyay5zaWx2ZXJjaGFpci5j
b20vdGFhYjEwMC5wZGY/dG9rZW49QVFFQ0FIaTIwOEJFNDlPb2FuOWtraFdfRXJjeTdEbTNaTF85
Q2YzcWZLQWM0ODV5c2dBQUF2SXdnZ0x1QmdrcWhraUc5dzBCQndhZ2dnTGZNSUlDMndJQkFEQ0NB
dFFHQ1NxR1NJYjNEUUVIQVRBZUJnbGdoa2dCWlFNRUFTNHdFUVFNMEdyeG96TUl1SjBlbVQwZUFn
RVFnSUlDcFpXN0tOa2ZqaGJyR19tNGJ1UDA0cXo0dGFpT3FEbnNFcG9OYzFUZ1RtMDZyMWpLQld6
eTBPOHF1SDZxYVExQTN6QS1EWnhtR3ZRMFhBZFRrbVprcXdYc0FYT04xb3VCbE50cWtxME5jSkZW
SG5NMWMtaGI3SzBFLTdOeWhkNWJkVC1VRHlYV2NxcGk0c3E1LXZMa244ek5tWXBlbGRJeUtXWXNu
cmlvRUhUMEJPTTJUeElOMmI0R2l0QlpUYmdZWWl2SVpNc1pReGt4QlVVYzF6Rk9CcTZDM1FHN0Qy
RWI3eWdfVGswU1ZEU3BZWTdEOHRHYzNTMVhudzNDTVdaMmFBUUlRY3g4RTZqTk5BMU5STGFxZk8w
M2luY19BLTFnOG81aU5KcW9pcmFpWDFZWFlWU0JpdjV4bGVnNWFtODlhN1pIMUdjQTk2Q3BHdGJG
Q2t0LTNxd19BQXpVSHFMUGFDWDZVd19PenpjTnFSc1kydEFEVkx3UEJVaERtZGhXVm9zNjl4bEpN
X1pIdkZhc0pOUlUxbDlwQ2VrTEpxbGhFUTN4aE5ldC1TZmxKOUdLamZLNFRHRFEwaHZsVzVtU3lI
UkJ6OE45RGotSUkxZUFKNHlkSmI4VHp5a0x1bFFYcjk5MWVrTVdVZndvaUpJZ2RZS05aQnpHS3A5
YTEwSEl0NzZoOHN2cWI4dzhCaTZWd0VQd0tqdkxObXczS0lEYWYzLWtJODc4RGxBSDNfSVcwSUZI
Mi1wcXZnaUZlRXJnTjNGTjItUWFyNGFla01pVzhxQWtOWmRKY2NIZ2FZZGd1REx3NW1zUzUwWlFB
czBpNEFIcXNodjFvSFlJLWdYTTRsV2c5eC1aSDlrZG9kbXNoZkVsNDJqR3RZWFhmNEhYSGM5OXRS
NVdfY2RvMGxjQTNVMzNLbFl1MEVoWGR5T1RjU1FneWVNVG1LSWdydE9rYUFnWGYzQnJMaDQzQ0dK
X0VISU12cXRWRkZWdlBxVmtxRkZTaXg0SzZRckpKZVZEdjluOUt2Q0Nuc3pNVjljVkFQNXR3dG5Y
aGRtZ2ZTbWtvNGdXSHNGeG9ySV9QSWFnY1RsWnNJcjZyNkx1aTd0N3lPRDdXSFNkOHYtQWFBLXVl
Z3pQX0tQanEzbWtCb0d0SUxzdUJxdzBocTVnMVhjY0xXVV9NZVY4NHdVcGEzeWw5UUlRTFF2cjwv
dXJsPjwvcmVsYXRlZC11cmxzPjwvdXJscz48Y3VzdG9tMT50YWFiMTAwPC9jdXN0b20xPjxlbGVj
dHJvbmljLXJlc291cmNlLW51bT4xMC4xMDkzL2p0bS90YWFiMTAwPC9lbGVjdHJvbmljLXJlc291
cmNlLW51bT48YWNjZXNzLWRhdGU+OS82LzIwMjI8L2FjY2Vzcy1kYXRlPjwvcmVjb3JkPjwvQ2l0
ZT48L0VuZE5vdGU+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Pr="00E22442">
        <w:rPr>
          <w:rFonts w:ascii="Times New Roman" w:hAnsi="Times New Roman" w:cs="Times New Roman"/>
          <w:sz w:val="24"/>
          <w:szCs w:val="24"/>
        </w:rPr>
      </w:r>
      <w:r w:rsidRPr="00E22442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Pr="00E2244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  </w:t>
      </w:r>
      <w:r w:rsidR="002E2731" w:rsidRPr="009D69EB">
        <w:rPr>
          <w:rFonts w:ascii="Times New Roman" w:hAnsi="Times New Roman" w:cs="Times New Roman"/>
          <w:sz w:val="24"/>
          <w:szCs w:val="24"/>
        </w:rPr>
        <w:t>M</w:t>
      </w:r>
      <w:r w:rsidR="003574C7" w:rsidRPr="009D69EB">
        <w:rPr>
          <w:rFonts w:ascii="Times New Roman" w:hAnsi="Times New Roman" w:cs="Times New Roman"/>
          <w:sz w:val="24"/>
          <w:szCs w:val="24"/>
        </w:rPr>
        <w:t>ulti-disease screening</w:t>
      </w:r>
      <w:r w:rsidR="002E2731" w:rsidRPr="009D69EB">
        <w:rPr>
          <w:rFonts w:ascii="Times New Roman" w:hAnsi="Times New Roman" w:cs="Times New Roman"/>
          <w:sz w:val="24"/>
          <w:szCs w:val="24"/>
        </w:rPr>
        <w:t xml:space="preserve"> </w:t>
      </w:r>
      <w:r w:rsidR="003A73AC" w:rsidRPr="009D69EB">
        <w:rPr>
          <w:rFonts w:ascii="Times New Roman" w:hAnsi="Times New Roman" w:cs="Times New Roman"/>
          <w:sz w:val="24"/>
          <w:szCs w:val="24"/>
        </w:rPr>
        <w:t xml:space="preserve">is </w:t>
      </w:r>
      <w:r w:rsidR="00D31CA8">
        <w:rPr>
          <w:rFonts w:ascii="Times New Roman" w:hAnsi="Times New Roman" w:cs="Times New Roman"/>
          <w:sz w:val="24"/>
          <w:szCs w:val="24"/>
        </w:rPr>
        <w:t xml:space="preserve">a </w:t>
      </w:r>
      <w:r w:rsidR="002E2731" w:rsidRPr="009D69EB">
        <w:rPr>
          <w:rFonts w:ascii="Times New Roman" w:hAnsi="Times New Roman" w:cs="Times New Roman"/>
          <w:sz w:val="24"/>
          <w:szCs w:val="24"/>
        </w:rPr>
        <w:t xml:space="preserve">promising </w:t>
      </w:r>
      <w:r w:rsidR="00D31CA8">
        <w:rPr>
          <w:rFonts w:ascii="Times New Roman" w:hAnsi="Times New Roman" w:cs="Times New Roman"/>
          <w:sz w:val="24"/>
          <w:szCs w:val="24"/>
        </w:rPr>
        <w:t xml:space="preserve">strategy </w:t>
      </w:r>
      <w:r w:rsidR="00E66820" w:rsidRPr="009D69EB">
        <w:rPr>
          <w:rFonts w:ascii="Times New Roman" w:hAnsi="Times New Roman" w:cs="Times New Roman"/>
          <w:sz w:val="24"/>
          <w:szCs w:val="24"/>
        </w:rPr>
        <w:t>a</w:t>
      </w:r>
      <w:r w:rsidR="00A93C23">
        <w:rPr>
          <w:rFonts w:ascii="Times New Roman" w:hAnsi="Times New Roman" w:cs="Times New Roman"/>
          <w:sz w:val="24"/>
          <w:szCs w:val="24"/>
        </w:rPr>
        <w:t>nd</w:t>
      </w:r>
      <w:r w:rsidR="00E66820" w:rsidRPr="009D69EB">
        <w:rPr>
          <w:rFonts w:ascii="Times New Roman" w:hAnsi="Times New Roman" w:cs="Times New Roman"/>
          <w:sz w:val="24"/>
          <w:szCs w:val="24"/>
        </w:rPr>
        <w:t xml:space="preserve"> in</w:t>
      </w:r>
      <w:r w:rsidR="002E2731" w:rsidRPr="009D69EB">
        <w:rPr>
          <w:rFonts w:ascii="Times New Roman" w:hAnsi="Times New Roman" w:cs="Times New Roman"/>
          <w:sz w:val="24"/>
          <w:szCs w:val="24"/>
        </w:rPr>
        <w:t xml:space="preserve"> small studies </w:t>
      </w:r>
      <w:r w:rsidR="006F4C1E">
        <w:rPr>
          <w:rFonts w:ascii="Times New Roman" w:hAnsi="Times New Roman" w:cs="Times New Roman"/>
          <w:sz w:val="24"/>
          <w:szCs w:val="24"/>
        </w:rPr>
        <w:t>has been</w:t>
      </w:r>
      <w:r w:rsidR="00E66820" w:rsidRPr="009D69EB">
        <w:rPr>
          <w:rFonts w:ascii="Times New Roman" w:hAnsi="Times New Roman" w:cs="Times New Roman"/>
          <w:sz w:val="24"/>
          <w:szCs w:val="24"/>
        </w:rPr>
        <w:t xml:space="preserve"> found to be</w:t>
      </w:r>
      <w:r w:rsidR="003A73AC" w:rsidRPr="009D69EB">
        <w:rPr>
          <w:rFonts w:ascii="Times New Roman" w:hAnsi="Times New Roman" w:cs="Times New Roman"/>
          <w:sz w:val="24"/>
          <w:szCs w:val="24"/>
        </w:rPr>
        <w:t xml:space="preserve"> </w:t>
      </w:r>
      <w:r w:rsidR="002E2731" w:rsidRPr="009D69EB">
        <w:rPr>
          <w:rFonts w:ascii="Times New Roman" w:hAnsi="Times New Roman" w:cs="Times New Roman"/>
          <w:sz w:val="24"/>
          <w:szCs w:val="24"/>
        </w:rPr>
        <w:t>acceptable to migrant</w:t>
      </w:r>
      <w:r w:rsidR="005B6BCA" w:rsidRPr="009D69EB">
        <w:rPr>
          <w:rFonts w:ascii="Times New Roman" w:hAnsi="Times New Roman" w:cs="Times New Roman"/>
          <w:sz w:val="24"/>
          <w:szCs w:val="24"/>
        </w:rPr>
        <w:t>s</w:t>
      </w:r>
      <w:r w:rsidR="002E2731" w:rsidRPr="009D69EB">
        <w:rPr>
          <w:rFonts w:ascii="Times New Roman" w:hAnsi="Times New Roman" w:cs="Times New Roman"/>
          <w:sz w:val="24"/>
          <w:szCs w:val="24"/>
        </w:rPr>
        <w:t xml:space="preserve"> and </w:t>
      </w:r>
      <w:r w:rsidR="00D31CA8">
        <w:rPr>
          <w:rFonts w:ascii="Times New Roman" w:hAnsi="Times New Roman" w:cs="Times New Roman"/>
          <w:sz w:val="24"/>
          <w:szCs w:val="24"/>
        </w:rPr>
        <w:t xml:space="preserve">has </w:t>
      </w:r>
      <w:r w:rsidR="002E2731" w:rsidRPr="009D69EB">
        <w:rPr>
          <w:rFonts w:ascii="Times New Roman" w:hAnsi="Times New Roman" w:cs="Times New Roman"/>
          <w:sz w:val="24"/>
          <w:szCs w:val="24"/>
        </w:rPr>
        <w:t xml:space="preserve">resulted in high </w:t>
      </w:r>
      <w:r w:rsidR="003574C7" w:rsidRPr="009D69EB">
        <w:rPr>
          <w:rFonts w:ascii="Times New Roman" w:hAnsi="Times New Roman" w:cs="Times New Roman"/>
          <w:sz w:val="24"/>
          <w:szCs w:val="24"/>
        </w:rPr>
        <w:t xml:space="preserve">uptake </w:t>
      </w:r>
      <w:r w:rsidR="002E2731" w:rsidRPr="009D69EB">
        <w:rPr>
          <w:rFonts w:ascii="Times New Roman" w:hAnsi="Times New Roman" w:cs="Times New Roman"/>
          <w:sz w:val="24"/>
          <w:szCs w:val="24"/>
        </w:rPr>
        <w:t>of</w:t>
      </w:r>
      <w:r w:rsidR="003574C7" w:rsidRPr="009D69EB">
        <w:rPr>
          <w:rFonts w:ascii="Times New Roman" w:hAnsi="Times New Roman" w:cs="Times New Roman"/>
          <w:sz w:val="24"/>
          <w:szCs w:val="24"/>
        </w:rPr>
        <w:t xml:space="preserve"> screening.</w: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dnYWxleTwvQXV0aG9yPjxSZWNOdW0+NTwvUmVjTnVt
PjxEaXNwbGF5VGV4dD48c3R5bGUgZmFjZT0ic3VwZXJzY3JpcHQiPjcsODwvc3R5bGU+PC9EaXNw
bGF5VGV4dD48cmVjb3JkPjxyZWMtbnVtYmVyPjU8L3JlYy1udW1iZXI+PGZvcmVpZ24ta2V5cz48
a2V5IGFwcD0iRU4iIGRiLWlkPSJzOXN2MmVmczZ4YWF4cWVyOXZsdjA1Zm85dnJyZjB3NTAyNTIi
IHRpbWVzdGFtcD0iMTY2MjQ5MzYzNyI+NTwva2V5PjwvZm9yZWlnbi1rZXlzPjxyZWYtdHlwZSBu
YW1lPSJKb3VybmFsIEFydGljbGUiPjE3PC9yZWYtdHlwZT48Y29udHJpYnV0b3JzPjxhdXRob3Jz
PjxhdXRob3I+QmFnZ2FsZXksIFJlYmVjY2EgRi48L2F1dGhvcj48YXV0aG9yPlplbm5lciwgRG9t
aW5pazwvYXV0aG9yPjxhdXRob3I+QmlyZCwgUGF1bDwvYXV0aG9yPjxhdXRob3I+SGFyZ3JlYXZl
cywgU2FsbHk8L2F1dGhvcj48YXV0aG9yPkdyaWZmaXRocywgQ2hyaXM8L2F1dGhvcj48YXV0aG9y
Pk5vb3JpLCBUZXltdXI8L2F1dGhvcj48YXV0aG9yPkZyaWVkbGFuZCwgSm9uIFMuPC9hdXRob3I+
PGF1dGhvcj5OZWxsdW1zLCBMYXVyYSBCLjwvYXV0aG9yPjxhdXRob3I+UGFyZWVrLCBNYW5pc2g8
L2F1dGhvcj48L2F1dGhvcnM+PC9jb250cmlidXRvcnM+PHRpdGxlcz48dGl0bGU+UHJldmVudGlv
biBhbmQgdHJlYXRtZW50IG9mIGluZmVjdGlvdXMgZGlzZWFzZXMgaW4gbWlncmFudHMgaW4gRXVy
b3BlIGluIHRoZSBlcmEgb2YgdW5pdmVyc2FsIGhlYWx0aCBjb3ZlcmFnZTwvdGl0bGU+PHNlY29u
ZGFyeS10aXRsZT5UaGUgTGFuY2V0IFB1YmxpYyBIZWFsdGg8L3NlY29uZGFyeS10aXRsZT48L3Rp
dGxlcz48cGVyaW9kaWNhbD48ZnVsbC10aXRsZT5UaGUgTGFuY2V0IFB1YmxpYyBIZWFsdGg8L2Z1
bGwtdGl0bGU+PC9wZXJpb2RpY2FsPjxkYXRlcz48L2RhdGVzPjxwdWJsaXNoZXI+RWxzZXZpZXI8
L3B1Ymxpc2hlcj48aXNibj4yNDY4LTI2Njc8L2lzYm4+PHVybHM+PHJlbGF0ZWQtdXJscz48dXJs
Pmh0dHBzOi8vZG9pLm9yZy8xMC4xMDE2L1MyNDY4LTI2NjcoMjIpMDAxNzQtODwvdXJsPjx1cmw+
aHR0cHM6Ly93d3cudGhlbGFuY2V0LmNvbS9wZGZzL2pvdXJuYWxzL2xhbnB1Yi9QSUlTMjQ2OC0y
NjY3KDIyKTAwMTc0LTgucGRmPC91cmw+PC9yZWxhdGVkLXVybHM+PC91cmxzPjxlbGVjdHJvbmlj
LXJlc291cmNlLW51bT4xMC4xMDE2L1MyNDY4LTI2NjcoMjIpMDAxNzQtODwvZWxlY3Ryb25pYy1y
ZXNvdXJjZS1udW0+PGFjY2Vzcy1kYXRlPjIwMjIvMDkvMDY8L2FjY2Vzcy1kYXRlPjwvcmVjb3Jk
PjwvQ2l0ZT48Q2l0ZT48QXV0aG9yPkhhcmdyZWF2ZXM8L0F1dGhvcj48WWVhcj4yMDIxPC9ZZWFy
PjxSZWNOdW0+Mjk8L1JlY051bT48cmVjb3JkPjxyZWMtbnVtYmVyPjI5PC9yZWMtbnVtYmVyPjxm
b3JlaWduLWtleXM+PGtleSBhcHA9IkVOIiBkYi1pZD0iczlzdjJlZnM2eGFheHFlcjl2bHYwNWZv
OXZycmYwdzUwMjUyIiB0aW1lc3RhbXA9IjE2NjM4MTM0OTAiPjI5PC9rZXk+PC9mb3JlaWduLWtl
eXM+PHJlZi10eXBlIG5hbWU9IkpvdXJuYWwgQXJ0aWNsZSI+MTc8L3JlZi10eXBlPjxjb250cmli
dXRvcnM+PGF1dGhvcnM+PGF1dGhvcj5IYXJncmVhdmVzLCBTPC9hdXRob3I+PGF1dGhvcj5DYXJ0
ZXIsIEo8L2F1dGhvcj48YXV0aG9yPktuaWdodHMsIEY8L2F1dGhvcj48YXV0aG9yPkRlYWwsIEE8
L2F1dGhvcj48YXV0aG9yPkdvbGRzbWl0aCwgTDwvYXV0aG9yPjxhdXRob3I+Q3Jhd3NoYXcsIEFG
PC9hdXRob3I+PGF1dGhvcj5IYXl3YXJkLCBTPC9hdXRob3I+PGF1dGhvcj5aZW5uZXIsIEQ8L2F1
dGhvcj48YXV0aG9yPld1cmllLCBGPC9hdXRob3I+PGF1dGhvcj5IYWxsLCBSPC9hdXRob3I+PC9h
dXRob3JzPjwvY29udHJpYnV0b3JzPjx0aXRsZXM+PHRpdGxlPkRpZ2l0YWwgc2NyZWVuaW5nIHRv
b2wgKEhlYWx0aCBDYXRjaC1VUCEpIHRvIHByb21vdGUgbXVsdGktZGlzZWFzZSBzY3JlZW5pbmcg
aW4gbWlncmFudHM8L3RpdGxlPjxzZWNvbmRhcnktdGl0bGU+RXVyb3BlYW4gSm91cm5hbCBvZiBQ
dWJsaWMgSGVhbHRoPC9zZWNvbmRhcnktdGl0bGU+PC90aXRsZXM+PHBlcmlvZGljYWw+PGZ1bGwt
dGl0bGU+RXVyb3BlYW4gSm91cm5hbCBvZiBQdWJsaWMgSGVhbHRoPC9mdWxsLXRpdGxlPjwvcGVy
aW9kaWNhbD48dm9sdW1lPjMxPC92b2x1bWU+PG51bWJlcj5TdXBwbGVtZW50XzM8L251bWJlcj48
ZGF0ZXM+PHllYXI+MjAyMTwveWVhcj48L2RhdGVzPjxpc2JuPjExMDEtMTI2MjwvaXNibj48dXJs
cz48cmVsYXRlZC11cmxzPjx1cmw+aHR0cHM6Ly9kb2kub3JnLzEwLjEwOTMvZXVycHViL2NrYWIx
NjUuMzU4PC91cmw+PHVybD5odHRwczovL3dhdGVybWFyay5zaWx2ZXJjaGFpci5jb20vY2thYjE2
NS4zNTgucGRmP3Rva2VuPUFRRUNBSGkyMDhCRTQ5T29hbjlra2hXX0VyY3k3RG0zWkxfOUNmM3Fm
S0FjNDg1eXNnQUFBeHN3Z2dNWEJna3Foa2lHOXcwQkJ3YWdnZ01JTUlJREJBSUJBRENDQXYwR0NT
cUdTSWIzRFFFSEFUQWVCZ2xnaGtnQlpRTUVBUzR3RVFRTVFab2ZBWVAtd2lZWWRFYVlBZ0VRZ0lJ
Q3prTGdPbnluamgwSmZyN3l1TWx1dTJMNWdtQXJIR0VmdHJlZkhYeEF2QTl0ellQUWRuM0l1V1VY
UGxVWWlldnZ5eFRzUnBWZ2djSnZpWFk2T2RnaktTajN2Tzl6V2V4NmlNUWNvdE5JQVZ6QmRZbHpJ
aFlKdjNybmhnaDZvcjd4S2lLZDlkUjBrMnI1R2dybEIxS2Z4bmtvVExsVTU1c181djNpWHZON0g0
aFdDTmN4TEo1SWx0b0xMa095bGhyM3lNTWxCRWRZZzByTTlXWWxWekFNT3VDeUVqOG0tRGZOTUx2
RWNYY29DTGJrcnhSeGZJcnhKamcxWW1wT01CX3I3b0dIUWRaN0p1ZWVHSDJaczMtTjNQcVlLYUMx
OXZmcDhJTDVIMDB0R1puWXU2cWVNRUJmTzZLd3Z2SEVha01VeDgtRmRLUlo0ODRsdlR3d01zdlo5
dndSNlpJR0FnRUYyTTkzZVo2UHFOZWJPbFJCT211d2NPVVFaX0N1Q3U3WGVkR3R2VHFuVFdRZk01
bjdhTG1CbXQ3YWxVV0F0aHZyNWRzSXc4ZUdCUWc3R0ZHREhNa2FqLUlWVFltaWdVY2UxcTVBOWFs
WjQ5RDUyb21uRW0xTGJwdUhnNkVlbEFySEhtcmlSR2Jra3dBb2tYUUlqdXhZdGZQUUNHcnpLWEQ1
Q0hjOC1VM2tJamlNVVZrYlRESTVTV2pzV191R1ZucVl1WEJhc3IyMndCTHN6ekRMZGFaa1Y5MFMx
WDBTX1RBUGlZSHllbHhYMWpwSnowWHRtZ3RxVWVGdFUySEdOSW1NelVnMFpsWDA1VW93UTZpbDBC
b3hHMjFBTXVtWUlRNzl0UlJ6SlJfMU5fZGNGbWhyR1FCTTAwSVJuanJqYnhDZFQ2TVdtMHV1b2xQ
bGhYbEtkdW1ZYWhkZnp2SlhuMnotTmd0N1drNHhVcW56YlZFZVYzbWRwTkY5ZW9Nbnl6LTNycHMy
WXlUQWRuOW1HQ0F5V2hiUmk1cVFqMEhnejZMbGRRcDVnVkxfN0w0cDljWmJZUDZQbVlXbGtGSDhj
aktSQUFZTjFZYlZyT2NIZVFfNHg3WTM5Ty1Hb2s4RkZrUEhBdWc2Zm5xcjRnRGRoZ1RMQ1RVeGQ2
M21meWJtSWRIamZNUVkzZzZseDkycmE2cUJvUmVHYklwTGVOT3NiU0ZJSklGMzlOb2xBa3JFd2Zx
STRiSmRhTnRfemt4X25JSDMxT3R3MmRVdUg2Y0U0QS1hMmJES2xleC1HbmFud3Y4PC91cmw+PC9y
ZWxhdGVkLXVybHM+PC91cmxzPjxjdXN0b20xPmNrYWIxNjUuMzU4PC9jdXN0b20xPjxlbGVjdHJv
bmljLXJlc291cmNlLW51bT4xMC4xMDkzL2V1cnB1Yi9ja2FiMTY1LjM1ODwvZWxlY3Ryb25pYy1y
ZXNvdXJjZS1udW0+PGFjY2Vzcy1kYXRlPjkvMjIvMjAyMjwvYWNjZXNzLWRhdGU+PC9yZWNvcmQ+
PC9DaXRlPjwvRW5kTm90ZT5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dnYWxleTwvQXV0aG9yPjxSZWNOdW0+NTwvUmVjTnVt
PjxEaXNwbGF5VGV4dD48c3R5bGUgZmFjZT0ic3VwZXJzY3JpcHQiPjcsODwvc3R5bGU+PC9EaXNw
bGF5VGV4dD48cmVjb3JkPjxyZWMtbnVtYmVyPjU8L3JlYy1udW1iZXI+PGZvcmVpZ24ta2V5cz48
a2V5IGFwcD0iRU4iIGRiLWlkPSJzOXN2MmVmczZ4YWF4cWVyOXZsdjA1Zm85dnJyZjB3NTAyNTIi
IHRpbWVzdGFtcD0iMTY2MjQ5MzYzNyI+NTwva2V5PjwvZm9yZWlnbi1rZXlzPjxyZWYtdHlwZSBu
YW1lPSJKb3VybmFsIEFydGljbGUiPjE3PC9yZWYtdHlwZT48Y29udHJpYnV0b3JzPjxhdXRob3Jz
PjxhdXRob3I+QmFnZ2FsZXksIFJlYmVjY2EgRi48L2F1dGhvcj48YXV0aG9yPlplbm5lciwgRG9t
aW5pazwvYXV0aG9yPjxhdXRob3I+QmlyZCwgUGF1bDwvYXV0aG9yPjxhdXRob3I+SGFyZ3JlYXZl
cywgU2FsbHk8L2F1dGhvcj48YXV0aG9yPkdyaWZmaXRocywgQ2hyaXM8L2F1dGhvcj48YXV0aG9y
Pk5vb3JpLCBUZXltdXI8L2F1dGhvcj48YXV0aG9yPkZyaWVkbGFuZCwgSm9uIFMuPC9hdXRob3I+
PGF1dGhvcj5OZWxsdW1zLCBMYXVyYSBCLjwvYXV0aG9yPjxhdXRob3I+UGFyZWVrLCBNYW5pc2g8
L2F1dGhvcj48L2F1dGhvcnM+PC9jb250cmlidXRvcnM+PHRpdGxlcz48dGl0bGU+UHJldmVudGlv
biBhbmQgdHJlYXRtZW50IG9mIGluZmVjdGlvdXMgZGlzZWFzZXMgaW4gbWlncmFudHMgaW4gRXVy
b3BlIGluIHRoZSBlcmEgb2YgdW5pdmVyc2FsIGhlYWx0aCBjb3ZlcmFnZTwvdGl0bGU+PHNlY29u
ZGFyeS10aXRsZT5UaGUgTGFuY2V0IFB1YmxpYyBIZWFsdGg8L3NlY29uZGFyeS10aXRsZT48L3Rp
dGxlcz48cGVyaW9kaWNhbD48ZnVsbC10aXRsZT5UaGUgTGFuY2V0IFB1YmxpYyBIZWFsdGg8L2Z1
bGwtdGl0bGU+PC9wZXJpb2RpY2FsPjxkYXRlcz48L2RhdGVzPjxwdWJsaXNoZXI+RWxzZXZpZXI8
L3B1Ymxpc2hlcj48aXNibj4yNDY4LTI2Njc8L2lzYm4+PHVybHM+PHJlbGF0ZWQtdXJscz48dXJs
Pmh0dHBzOi8vZG9pLm9yZy8xMC4xMDE2L1MyNDY4LTI2NjcoMjIpMDAxNzQtODwvdXJsPjx1cmw+
aHR0cHM6Ly93d3cudGhlbGFuY2V0LmNvbS9wZGZzL2pvdXJuYWxzL2xhbnB1Yi9QSUlTMjQ2OC0y
NjY3KDIyKTAwMTc0LTgucGRmPC91cmw+PC9yZWxhdGVkLXVybHM+PC91cmxzPjxlbGVjdHJvbmlj
LXJlc291cmNlLW51bT4xMC4xMDE2L1MyNDY4LTI2NjcoMjIpMDAxNzQtODwvZWxlY3Ryb25pYy1y
ZXNvdXJjZS1udW0+PGFjY2Vzcy1kYXRlPjIwMjIvMDkvMDY8L2FjY2Vzcy1kYXRlPjwvcmVjb3Jk
PjwvQ2l0ZT48Q2l0ZT48QXV0aG9yPkhhcmdyZWF2ZXM8L0F1dGhvcj48WWVhcj4yMDIxPC9ZZWFy
PjxSZWNOdW0+Mjk8L1JlY051bT48cmVjb3JkPjxyZWMtbnVtYmVyPjI5PC9yZWMtbnVtYmVyPjxm
b3JlaWduLWtleXM+PGtleSBhcHA9IkVOIiBkYi1pZD0iczlzdjJlZnM2eGFheHFlcjl2bHYwNWZv
OXZycmYwdzUwMjUyIiB0aW1lc3RhbXA9IjE2NjM4MTM0OTAiPjI5PC9rZXk+PC9mb3JlaWduLWtl
eXM+PHJlZi10eXBlIG5hbWU9IkpvdXJuYWwgQXJ0aWNsZSI+MTc8L3JlZi10eXBlPjxjb250cmli
dXRvcnM+PGF1dGhvcnM+PGF1dGhvcj5IYXJncmVhdmVzLCBTPC9hdXRob3I+PGF1dGhvcj5DYXJ0
ZXIsIEo8L2F1dGhvcj48YXV0aG9yPktuaWdodHMsIEY8L2F1dGhvcj48YXV0aG9yPkRlYWwsIEE8
L2F1dGhvcj48YXV0aG9yPkdvbGRzbWl0aCwgTDwvYXV0aG9yPjxhdXRob3I+Q3Jhd3NoYXcsIEFG
PC9hdXRob3I+PGF1dGhvcj5IYXl3YXJkLCBTPC9hdXRob3I+PGF1dGhvcj5aZW5uZXIsIEQ8L2F1
dGhvcj48YXV0aG9yPld1cmllLCBGPC9hdXRob3I+PGF1dGhvcj5IYWxsLCBSPC9hdXRob3I+PC9h
dXRob3JzPjwvY29udHJpYnV0b3JzPjx0aXRsZXM+PHRpdGxlPkRpZ2l0YWwgc2NyZWVuaW5nIHRv
b2wgKEhlYWx0aCBDYXRjaC1VUCEpIHRvIHByb21vdGUgbXVsdGktZGlzZWFzZSBzY3JlZW5pbmcg
aW4gbWlncmFudHM8L3RpdGxlPjxzZWNvbmRhcnktdGl0bGU+RXVyb3BlYW4gSm91cm5hbCBvZiBQ
dWJsaWMgSGVhbHRoPC9zZWNvbmRhcnktdGl0bGU+PC90aXRsZXM+PHBlcmlvZGljYWw+PGZ1bGwt
dGl0bGU+RXVyb3BlYW4gSm91cm5hbCBvZiBQdWJsaWMgSGVhbHRoPC9mdWxsLXRpdGxlPjwvcGVy
aW9kaWNhbD48dm9sdW1lPjMxPC92b2x1bWU+PG51bWJlcj5TdXBwbGVtZW50XzM8L251bWJlcj48
ZGF0ZXM+PHllYXI+MjAyMTwveWVhcj48L2RhdGVzPjxpc2JuPjExMDEtMTI2MjwvaXNibj48dXJs
cz48cmVsYXRlZC11cmxzPjx1cmw+aHR0cHM6Ly9kb2kub3JnLzEwLjEwOTMvZXVycHViL2NrYWIx
NjUuMzU4PC91cmw+PHVybD5odHRwczovL3dhdGVybWFyay5zaWx2ZXJjaGFpci5jb20vY2thYjE2
NS4zNTgucGRmP3Rva2VuPUFRRUNBSGkyMDhCRTQ5T29hbjlra2hXX0VyY3k3RG0zWkxfOUNmM3Fm
S0FjNDg1eXNnQUFBeHN3Z2dNWEJna3Foa2lHOXcwQkJ3YWdnZ01JTUlJREJBSUJBRENDQXYwR0NT
cUdTSWIzRFFFSEFUQWVCZ2xnaGtnQlpRTUVBUzR3RVFRTVFab2ZBWVAtd2lZWWRFYVlBZ0VRZ0lJ
Q3prTGdPbnluamgwSmZyN3l1TWx1dTJMNWdtQXJIR0VmdHJlZkhYeEF2QTl0ellQUWRuM0l1V1VY
UGxVWWlldnZ5eFRzUnBWZ2djSnZpWFk2T2RnaktTajN2Tzl6V2V4NmlNUWNvdE5JQVZ6QmRZbHpJ
aFlKdjNybmhnaDZvcjd4S2lLZDlkUjBrMnI1R2dybEIxS2Z4bmtvVExsVTU1c181djNpWHZON0g0
aFdDTmN4TEo1SWx0b0xMa095bGhyM3lNTWxCRWRZZzByTTlXWWxWekFNT3VDeUVqOG0tRGZOTUx2
RWNYY29DTGJrcnhSeGZJcnhKamcxWW1wT01CX3I3b0dIUWRaN0p1ZWVHSDJaczMtTjNQcVlLYUMx
OXZmcDhJTDVIMDB0R1puWXU2cWVNRUJmTzZLd3Z2SEVha01VeDgtRmRLUlo0ODRsdlR3d01zdlo5
dndSNlpJR0FnRUYyTTkzZVo2UHFOZWJPbFJCT211d2NPVVFaX0N1Q3U3WGVkR3R2VHFuVFdRZk01
bjdhTG1CbXQ3YWxVV0F0aHZyNWRzSXc4ZUdCUWc3R0ZHREhNa2FqLUlWVFltaWdVY2UxcTVBOWFs
WjQ5RDUyb21uRW0xTGJwdUhnNkVlbEFySEhtcmlSR2Jra3dBb2tYUUlqdXhZdGZQUUNHcnpLWEQ1
Q0hjOC1VM2tJamlNVVZrYlRESTVTV2pzV191R1ZucVl1WEJhc3IyMndCTHN6ekRMZGFaa1Y5MFMx
WDBTX1RBUGlZSHllbHhYMWpwSnowWHRtZ3RxVWVGdFUySEdOSW1NelVnMFpsWDA1VW93UTZpbDBC
b3hHMjFBTXVtWUlRNzl0UlJ6SlJfMU5fZGNGbWhyR1FCTTAwSVJuanJqYnhDZFQ2TVdtMHV1b2xQ
bGhYbEtkdW1ZYWhkZnp2SlhuMnotTmd0N1drNHhVcW56YlZFZVYzbWRwTkY5ZW9Nbnl6LTNycHMy
WXlUQWRuOW1HQ0F5V2hiUmk1cVFqMEhnejZMbGRRcDVnVkxfN0w0cDljWmJZUDZQbVlXbGtGSDhj
aktSQUFZTjFZYlZyT2NIZVFfNHg3WTM5Ty1Hb2s4RkZrUEhBdWc2Zm5xcjRnRGRoZ1RMQ1RVeGQ2
M21meWJtSWRIamZNUVkzZzZseDkycmE2cUJvUmVHYklwTGVOT3NiU0ZJSklGMzlOb2xBa3JFd2Zx
STRiSmRhTnRfemt4X25JSDMxT3R3MmRVdUg2Y0U0QS1hMmJES2xleC1HbmFud3Y4PC91cmw+PC9y
ZWxhdGVkLXVybHM+PC91cmxzPjxjdXN0b20xPmNrYWIxNjUuMzU4PC9jdXN0b20xPjxlbGVjdHJv
bmljLXJlc291cmNlLW51bT4xMC4xMDkzL2V1cnB1Yi9ja2FiMTY1LjM1ODwvZWxlY3Ryb25pYy1y
ZXNvdXJjZS1udW0+PGFjY2Vzcy1kYXRlPjkvMjIvMjAyMjwvYWNjZXNzLWRhdGU+PC9yZWNvcmQ+
PC9DaXRlPjwvRW5kTm90ZT5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7,8</w:t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9D69EB">
        <w:rPr>
          <w:rFonts w:ascii="Times New Roman" w:hAnsi="Times New Roman" w:cs="Times New Roman"/>
          <w:sz w:val="24"/>
          <w:szCs w:val="24"/>
        </w:rPr>
        <w:t xml:space="preserve"> </w:t>
      </w:r>
      <w:r w:rsidR="00826610" w:rsidRPr="009D69EB">
        <w:rPr>
          <w:rFonts w:ascii="Times New Roman" w:hAnsi="Times New Roman" w:cs="Times New Roman"/>
          <w:color w:val="000000"/>
          <w:sz w:val="24"/>
          <w:szCs w:val="24"/>
        </w:rPr>
        <w:t xml:space="preserve">This approach </w:t>
      </w:r>
      <w:r w:rsidR="00826610">
        <w:rPr>
          <w:rFonts w:ascii="Times New Roman" w:hAnsi="Times New Roman" w:cs="Times New Roman"/>
          <w:color w:val="000000"/>
          <w:sz w:val="24"/>
          <w:szCs w:val="24"/>
        </w:rPr>
        <w:t>supports clinical decision making</w:t>
      </w:r>
      <w:r w:rsidR="00826610" w:rsidRPr="009D69E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26610">
        <w:rPr>
          <w:rFonts w:ascii="Times New Roman" w:hAnsi="Times New Roman" w:cs="Times New Roman"/>
          <w:color w:val="000000"/>
          <w:sz w:val="24"/>
          <w:szCs w:val="24"/>
        </w:rPr>
        <w:t xml:space="preserve">because </w:t>
      </w:r>
      <w:r w:rsidR="00826610" w:rsidRPr="009D69EB">
        <w:rPr>
          <w:rFonts w:ascii="Times New Roman" w:hAnsi="Times New Roman" w:cs="Times New Roman"/>
          <w:color w:val="000000"/>
          <w:sz w:val="24"/>
          <w:szCs w:val="24"/>
        </w:rPr>
        <w:t xml:space="preserve">all testing is </w:t>
      </w:r>
      <w:r w:rsidR="00826610">
        <w:rPr>
          <w:rFonts w:ascii="Times New Roman" w:hAnsi="Times New Roman" w:cs="Times New Roman"/>
          <w:color w:val="000000"/>
          <w:sz w:val="24"/>
          <w:szCs w:val="24"/>
        </w:rPr>
        <w:t xml:space="preserve">tailored and targeted and </w:t>
      </w:r>
      <w:r w:rsidR="00826610" w:rsidRPr="009D69EB">
        <w:rPr>
          <w:rFonts w:ascii="Times New Roman" w:hAnsi="Times New Roman" w:cs="Times New Roman"/>
          <w:color w:val="000000"/>
          <w:sz w:val="24"/>
          <w:szCs w:val="24"/>
        </w:rPr>
        <w:t>done at one timepoint and normalizes testing for individual diseases</w:t>
      </w:r>
      <w:r w:rsidR="00826610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826610" w:rsidRPr="009D69EB">
        <w:rPr>
          <w:rFonts w:ascii="Times New Roman" w:hAnsi="Times New Roman" w:cs="Times New Roman"/>
          <w:color w:val="000000"/>
          <w:sz w:val="24"/>
          <w:szCs w:val="24"/>
        </w:rPr>
        <w:t xml:space="preserve"> reducing disease associated stigma</w:t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YWdnYWxleTwvQXV0aG9yPjxSZWNOdW0+NTwvUmVjTnVt
PjxEaXNwbGF5VGV4dD48c3R5bGUgZmFjZT0ic3VwZXJzY3JpcHQiPjcsODwvc3R5bGU+PC9EaXNw
bGF5VGV4dD48cmVjb3JkPjxyZWMtbnVtYmVyPjU8L3JlYy1udW1iZXI+PGZvcmVpZ24ta2V5cz48
a2V5IGFwcD0iRU4iIGRiLWlkPSJzOXN2MmVmczZ4YWF4cWVyOXZsdjA1Zm85dnJyZjB3NTAyNTIi
IHRpbWVzdGFtcD0iMTY2MjQ5MzYzNyI+NTwva2V5PjwvZm9yZWlnbi1rZXlzPjxyZWYtdHlwZSBu
YW1lPSJKb3VybmFsIEFydGljbGUiPjE3PC9yZWYtdHlwZT48Y29udHJpYnV0b3JzPjxhdXRob3Jz
PjxhdXRob3I+QmFnZ2FsZXksIFJlYmVjY2EgRi48L2F1dGhvcj48YXV0aG9yPlplbm5lciwgRG9t
aW5pazwvYXV0aG9yPjxhdXRob3I+QmlyZCwgUGF1bDwvYXV0aG9yPjxhdXRob3I+SGFyZ3JlYXZl
cywgU2FsbHk8L2F1dGhvcj48YXV0aG9yPkdyaWZmaXRocywgQ2hyaXM8L2F1dGhvcj48YXV0aG9y
Pk5vb3JpLCBUZXltdXI8L2F1dGhvcj48YXV0aG9yPkZyaWVkbGFuZCwgSm9uIFMuPC9hdXRob3I+
PGF1dGhvcj5OZWxsdW1zLCBMYXVyYSBCLjwvYXV0aG9yPjxhdXRob3I+UGFyZWVrLCBNYW5pc2g8
L2F1dGhvcj48L2F1dGhvcnM+PC9jb250cmlidXRvcnM+PHRpdGxlcz48dGl0bGU+UHJldmVudGlv
biBhbmQgdHJlYXRtZW50IG9mIGluZmVjdGlvdXMgZGlzZWFzZXMgaW4gbWlncmFudHMgaW4gRXVy
b3BlIGluIHRoZSBlcmEgb2YgdW5pdmVyc2FsIGhlYWx0aCBjb3ZlcmFnZTwvdGl0bGU+PHNlY29u
ZGFyeS10aXRsZT5UaGUgTGFuY2V0IFB1YmxpYyBIZWFsdGg8L3NlY29uZGFyeS10aXRsZT48L3Rp
dGxlcz48cGVyaW9kaWNhbD48ZnVsbC10aXRsZT5UaGUgTGFuY2V0IFB1YmxpYyBIZWFsdGg8L2Z1
bGwtdGl0bGU+PC9wZXJpb2RpY2FsPjxkYXRlcz48L2RhdGVzPjxwdWJsaXNoZXI+RWxzZXZpZXI8
L3B1Ymxpc2hlcj48aXNibj4yNDY4LTI2Njc8L2lzYm4+PHVybHM+PHJlbGF0ZWQtdXJscz48dXJs
Pmh0dHBzOi8vZG9pLm9yZy8xMC4xMDE2L1MyNDY4LTI2NjcoMjIpMDAxNzQtODwvdXJsPjx1cmw+
aHR0cHM6Ly93d3cudGhlbGFuY2V0LmNvbS9wZGZzL2pvdXJuYWxzL2xhbnB1Yi9QSUlTMjQ2OC0y
NjY3KDIyKTAwMTc0LTgucGRmPC91cmw+PC9yZWxhdGVkLXVybHM+PC91cmxzPjxlbGVjdHJvbmlj
LXJlc291cmNlLW51bT4xMC4xMDE2L1MyNDY4LTI2NjcoMjIpMDAxNzQtODwvZWxlY3Ryb25pYy1y
ZXNvdXJjZS1udW0+PGFjY2Vzcy1kYXRlPjIwMjIvMDkvMDY8L2FjY2Vzcy1kYXRlPjwvcmVjb3Jk
PjwvQ2l0ZT48Q2l0ZT48QXV0aG9yPkhhcmdyZWF2ZXM8L0F1dGhvcj48WWVhcj4yMDIxPC9ZZWFy
PjxSZWNOdW0+Mjk8L1JlY051bT48cmVjb3JkPjxyZWMtbnVtYmVyPjI5PC9yZWMtbnVtYmVyPjxm
b3JlaWduLWtleXM+PGtleSBhcHA9IkVOIiBkYi1pZD0iczlzdjJlZnM2eGFheHFlcjl2bHYwNWZv
OXZycmYwdzUwMjUyIiB0aW1lc3RhbXA9IjE2NjM4MTM0OTAiPjI5PC9rZXk+PC9mb3JlaWduLWtl
eXM+PHJlZi10eXBlIG5hbWU9IkpvdXJuYWwgQXJ0aWNsZSI+MTc8L3JlZi10eXBlPjxjb250cmli
dXRvcnM+PGF1dGhvcnM+PGF1dGhvcj5IYXJncmVhdmVzLCBTPC9hdXRob3I+PGF1dGhvcj5DYXJ0
ZXIsIEo8L2F1dGhvcj48YXV0aG9yPktuaWdodHMsIEY8L2F1dGhvcj48YXV0aG9yPkRlYWwsIEE8
L2F1dGhvcj48YXV0aG9yPkdvbGRzbWl0aCwgTDwvYXV0aG9yPjxhdXRob3I+Q3Jhd3NoYXcsIEFG
PC9hdXRob3I+PGF1dGhvcj5IYXl3YXJkLCBTPC9hdXRob3I+PGF1dGhvcj5aZW5uZXIsIEQ8L2F1
dGhvcj48YXV0aG9yPld1cmllLCBGPC9hdXRob3I+PGF1dGhvcj5IYWxsLCBSPC9hdXRob3I+PC9h
dXRob3JzPjwvY29udHJpYnV0b3JzPjx0aXRsZXM+PHRpdGxlPkRpZ2l0YWwgc2NyZWVuaW5nIHRv
b2wgKEhlYWx0aCBDYXRjaC1VUCEpIHRvIHByb21vdGUgbXVsdGktZGlzZWFzZSBzY3JlZW5pbmcg
aW4gbWlncmFudHM8L3RpdGxlPjxzZWNvbmRhcnktdGl0bGU+RXVyb3BlYW4gSm91cm5hbCBvZiBQ
dWJsaWMgSGVhbHRoPC9zZWNvbmRhcnktdGl0bGU+PC90aXRsZXM+PHBlcmlvZGljYWw+PGZ1bGwt
dGl0bGU+RXVyb3BlYW4gSm91cm5hbCBvZiBQdWJsaWMgSGVhbHRoPC9mdWxsLXRpdGxlPjwvcGVy
aW9kaWNhbD48dm9sdW1lPjMxPC92b2x1bWU+PG51bWJlcj5TdXBwbGVtZW50XzM8L251bWJlcj48
ZGF0ZXM+PHllYXI+MjAyMTwveWVhcj48L2RhdGVzPjxpc2JuPjExMDEtMTI2MjwvaXNibj48dXJs
cz48cmVsYXRlZC11cmxzPjx1cmw+aHR0cHM6Ly9kb2kub3JnLzEwLjEwOTMvZXVycHViL2NrYWIx
NjUuMzU4PC91cmw+PHVybD5odHRwczovL3dhdGVybWFyay5zaWx2ZXJjaGFpci5jb20vY2thYjE2
NS4zNTgucGRmP3Rva2VuPUFRRUNBSGkyMDhCRTQ5T29hbjlra2hXX0VyY3k3RG0zWkxfOUNmM3Fm
S0FjNDg1eXNnQUFBeHN3Z2dNWEJna3Foa2lHOXcwQkJ3YWdnZ01JTUlJREJBSUJBRENDQXYwR0NT
cUdTSWIzRFFFSEFUQWVCZ2xnaGtnQlpRTUVBUzR3RVFRTVFab2ZBWVAtd2lZWWRFYVlBZ0VRZ0lJ
Q3prTGdPbnluamgwSmZyN3l1TWx1dTJMNWdtQXJIR0VmdHJlZkhYeEF2QTl0ellQUWRuM0l1V1VY
UGxVWWlldnZ5eFRzUnBWZ2djSnZpWFk2T2RnaktTajN2Tzl6V2V4NmlNUWNvdE5JQVZ6QmRZbHpJ
aFlKdjNybmhnaDZvcjd4S2lLZDlkUjBrMnI1R2dybEIxS2Z4bmtvVExsVTU1c181djNpWHZON0g0
aFdDTmN4TEo1SWx0b0xMa095bGhyM3lNTWxCRWRZZzByTTlXWWxWekFNT3VDeUVqOG0tRGZOTUx2
RWNYY29DTGJrcnhSeGZJcnhKamcxWW1wT01CX3I3b0dIUWRaN0p1ZWVHSDJaczMtTjNQcVlLYUMx
OXZmcDhJTDVIMDB0R1puWXU2cWVNRUJmTzZLd3Z2SEVha01VeDgtRmRLUlo0ODRsdlR3d01zdlo5
dndSNlpJR0FnRUYyTTkzZVo2UHFOZWJPbFJCT211d2NPVVFaX0N1Q3U3WGVkR3R2VHFuVFdRZk01
bjdhTG1CbXQ3YWxVV0F0aHZyNWRzSXc4ZUdCUWc3R0ZHREhNa2FqLUlWVFltaWdVY2UxcTVBOWFs
WjQ5RDUyb21uRW0xTGJwdUhnNkVlbEFySEhtcmlSR2Jra3dBb2tYUUlqdXhZdGZQUUNHcnpLWEQ1
Q0hjOC1VM2tJamlNVVZrYlRESTVTV2pzV191R1ZucVl1WEJhc3IyMndCTHN6ekRMZGFaa1Y5MFMx
WDBTX1RBUGlZSHllbHhYMWpwSnowWHRtZ3RxVWVGdFUySEdOSW1NelVnMFpsWDA1VW93UTZpbDBC
b3hHMjFBTXVtWUlRNzl0UlJ6SlJfMU5fZGNGbWhyR1FCTTAwSVJuanJqYnhDZFQ2TVdtMHV1b2xQ
bGhYbEtkdW1ZYWhkZnp2SlhuMnotTmd0N1drNHhVcW56YlZFZVYzbWRwTkY5ZW9Nbnl6LTNycHMy
WXlUQWRuOW1HQ0F5V2hiUmk1cVFqMEhnejZMbGRRcDVnVkxfN0w0cDljWmJZUDZQbVlXbGtGSDhj
aktSQUFZTjFZYlZyT2NIZVFfNHg3WTM5Ty1Hb2s4RkZrUEhBdWc2Zm5xcjRnRGRoZ1RMQ1RVeGQ2
M21meWJtSWRIamZNUVkzZzZseDkycmE2cUJvUmVHYklwTGVOT3NiU0ZJSklGMzlOb2xBa3JFd2Zx
STRiSmRhTnRfemt4X25JSDMxT3R3MmRVdUg2Y0U0QS1hMmJES2xleC1HbmFud3Y4PC91cmw+PC9y
ZWxhdGVkLXVybHM+PC91cmxzPjxjdXN0b20xPmNrYWIxNjUuMzU4PC9jdXN0b20xPjxlbGVjdHJv
bmljLXJlc291cmNlLW51bT4xMC4xMDkzL2V1cnB1Yi9ja2FiMTY1LjM1ODwvZWxlY3Ryb25pYy1y
ZXNvdXJjZS1udW0+PGFjY2Vzcy1kYXRlPjkvMjIvMjAyMjwvYWNjZXNzLWRhdGU+PC9yZWNvcmQ+
PC9DaXRlPjwvRW5kTm90ZT5=
</w:fldData>
        </w:fldChar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YWdnYWxleTwvQXV0aG9yPjxSZWNOdW0+NTwvUmVjTnVt
PjxEaXNwbGF5VGV4dD48c3R5bGUgZmFjZT0ic3VwZXJzY3JpcHQiPjcsODwvc3R5bGU+PC9EaXNw
bGF5VGV4dD48cmVjb3JkPjxyZWMtbnVtYmVyPjU8L3JlYy1udW1iZXI+PGZvcmVpZ24ta2V5cz48
a2V5IGFwcD0iRU4iIGRiLWlkPSJzOXN2MmVmczZ4YWF4cWVyOXZsdjA1Zm85dnJyZjB3NTAyNTIi
IHRpbWVzdGFtcD0iMTY2MjQ5MzYzNyI+NTwva2V5PjwvZm9yZWlnbi1rZXlzPjxyZWYtdHlwZSBu
YW1lPSJKb3VybmFsIEFydGljbGUiPjE3PC9yZWYtdHlwZT48Y29udHJpYnV0b3JzPjxhdXRob3Jz
PjxhdXRob3I+QmFnZ2FsZXksIFJlYmVjY2EgRi48L2F1dGhvcj48YXV0aG9yPlplbm5lciwgRG9t
aW5pazwvYXV0aG9yPjxhdXRob3I+QmlyZCwgUGF1bDwvYXV0aG9yPjxhdXRob3I+SGFyZ3JlYXZl
cywgU2FsbHk8L2F1dGhvcj48YXV0aG9yPkdyaWZmaXRocywgQ2hyaXM8L2F1dGhvcj48YXV0aG9y
Pk5vb3JpLCBUZXltdXI8L2F1dGhvcj48YXV0aG9yPkZyaWVkbGFuZCwgSm9uIFMuPC9hdXRob3I+
PGF1dGhvcj5OZWxsdW1zLCBMYXVyYSBCLjwvYXV0aG9yPjxhdXRob3I+UGFyZWVrLCBNYW5pc2g8
L2F1dGhvcj48L2F1dGhvcnM+PC9jb250cmlidXRvcnM+PHRpdGxlcz48dGl0bGU+UHJldmVudGlv
biBhbmQgdHJlYXRtZW50IG9mIGluZmVjdGlvdXMgZGlzZWFzZXMgaW4gbWlncmFudHMgaW4gRXVy
b3BlIGluIHRoZSBlcmEgb2YgdW5pdmVyc2FsIGhlYWx0aCBjb3ZlcmFnZTwvdGl0bGU+PHNlY29u
ZGFyeS10aXRsZT5UaGUgTGFuY2V0IFB1YmxpYyBIZWFsdGg8L3NlY29uZGFyeS10aXRsZT48L3Rp
dGxlcz48cGVyaW9kaWNhbD48ZnVsbC10aXRsZT5UaGUgTGFuY2V0IFB1YmxpYyBIZWFsdGg8L2Z1
bGwtdGl0bGU+PC9wZXJpb2RpY2FsPjxkYXRlcz48L2RhdGVzPjxwdWJsaXNoZXI+RWxzZXZpZXI8
L3B1Ymxpc2hlcj48aXNibj4yNDY4LTI2Njc8L2lzYm4+PHVybHM+PHJlbGF0ZWQtdXJscz48dXJs
Pmh0dHBzOi8vZG9pLm9yZy8xMC4xMDE2L1MyNDY4LTI2NjcoMjIpMDAxNzQtODwvdXJsPjx1cmw+
aHR0cHM6Ly93d3cudGhlbGFuY2V0LmNvbS9wZGZzL2pvdXJuYWxzL2xhbnB1Yi9QSUlTMjQ2OC0y
NjY3KDIyKTAwMTc0LTgucGRmPC91cmw+PC9yZWxhdGVkLXVybHM+PC91cmxzPjxlbGVjdHJvbmlj
LXJlc291cmNlLW51bT4xMC4xMDE2L1MyNDY4LTI2NjcoMjIpMDAxNzQtODwvZWxlY3Ryb25pYy1y
ZXNvdXJjZS1udW0+PGFjY2Vzcy1kYXRlPjIwMjIvMDkvMDY8L2FjY2Vzcy1kYXRlPjwvcmVjb3Jk
PjwvQ2l0ZT48Q2l0ZT48QXV0aG9yPkhhcmdyZWF2ZXM8L0F1dGhvcj48WWVhcj4yMDIxPC9ZZWFy
PjxSZWNOdW0+Mjk8L1JlY051bT48cmVjb3JkPjxyZWMtbnVtYmVyPjI5PC9yZWMtbnVtYmVyPjxm
b3JlaWduLWtleXM+PGtleSBhcHA9IkVOIiBkYi1pZD0iczlzdjJlZnM2eGFheHFlcjl2bHYwNWZv
OXZycmYwdzUwMjUyIiB0aW1lc3RhbXA9IjE2NjM4MTM0OTAiPjI5PC9rZXk+PC9mb3JlaWduLWtl
eXM+PHJlZi10eXBlIG5hbWU9IkpvdXJuYWwgQXJ0aWNsZSI+MTc8L3JlZi10eXBlPjxjb250cmli
dXRvcnM+PGF1dGhvcnM+PGF1dGhvcj5IYXJncmVhdmVzLCBTPC9hdXRob3I+PGF1dGhvcj5DYXJ0
ZXIsIEo8L2F1dGhvcj48YXV0aG9yPktuaWdodHMsIEY8L2F1dGhvcj48YXV0aG9yPkRlYWwsIEE8
L2F1dGhvcj48YXV0aG9yPkdvbGRzbWl0aCwgTDwvYXV0aG9yPjxhdXRob3I+Q3Jhd3NoYXcsIEFG
PC9hdXRob3I+PGF1dGhvcj5IYXl3YXJkLCBTPC9hdXRob3I+PGF1dGhvcj5aZW5uZXIsIEQ8L2F1
dGhvcj48YXV0aG9yPld1cmllLCBGPC9hdXRob3I+PGF1dGhvcj5IYWxsLCBSPC9hdXRob3I+PC9h
dXRob3JzPjwvY29udHJpYnV0b3JzPjx0aXRsZXM+PHRpdGxlPkRpZ2l0YWwgc2NyZWVuaW5nIHRv
b2wgKEhlYWx0aCBDYXRjaC1VUCEpIHRvIHByb21vdGUgbXVsdGktZGlzZWFzZSBzY3JlZW5pbmcg
aW4gbWlncmFudHM8L3RpdGxlPjxzZWNvbmRhcnktdGl0bGU+RXVyb3BlYW4gSm91cm5hbCBvZiBQ
dWJsaWMgSGVhbHRoPC9zZWNvbmRhcnktdGl0bGU+PC90aXRsZXM+PHBlcmlvZGljYWw+PGZ1bGwt
dGl0bGU+RXVyb3BlYW4gSm91cm5hbCBvZiBQdWJsaWMgSGVhbHRoPC9mdWxsLXRpdGxlPjwvcGVy
aW9kaWNhbD48dm9sdW1lPjMxPC92b2x1bWU+PG51bWJlcj5TdXBwbGVtZW50XzM8L251bWJlcj48
ZGF0ZXM+PHllYXI+MjAyMTwveWVhcj48L2RhdGVzPjxpc2JuPjExMDEtMTI2MjwvaXNibj48dXJs
cz48cmVsYXRlZC11cmxzPjx1cmw+aHR0cHM6Ly9kb2kub3JnLzEwLjEwOTMvZXVycHViL2NrYWIx
NjUuMzU4PC91cmw+PHVybD5odHRwczovL3dhdGVybWFyay5zaWx2ZXJjaGFpci5jb20vY2thYjE2
NS4zNTgucGRmP3Rva2VuPUFRRUNBSGkyMDhCRTQ5T29hbjlra2hXX0VyY3k3RG0zWkxfOUNmM3Fm
S0FjNDg1eXNnQUFBeHN3Z2dNWEJna3Foa2lHOXcwQkJ3YWdnZ01JTUlJREJBSUJBRENDQXYwR0NT
cUdTSWIzRFFFSEFUQWVCZ2xnaGtnQlpRTUVBUzR3RVFRTVFab2ZBWVAtd2lZWWRFYVlBZ0VRZ0lJ
Q3prTGdPbnluamgwSmZyN3l1TWx1dTJMNWdtQXJIR0VmdHJlZkhYeEF2QTl0ellQUWRuM0l1V1VY
UGxVWWlldnZ5eFRzUnBWZ2djSnZpWFk2T2RnaktTajN2Tzl6V2V4NmlNUWNvdE5JQVZ6QmRZbHpJ
aFlKdjNybmhnaDZvcjd4S2lLZDlkUjBrMnI1R2dybEIxS2Z4bmtvVExsVTU1c181djNpWHZON0g0
aFdDTmN4TEo1SWx0b0xMa095bGhyM3lNTWxCRWRZZzByTTlXWWxWekFNT3VDeUVqOG0tRGZOTUx2
RWNYY29DTGJrcnhSeGZJcnhKamcxWW1wT01CX3I3b0dIUWRaN0p1ZWVHSDJaczMtTjNQcVlLYUMx
OXZmcDhJTDVIMDB0R1puWXU2cWVNRUJmTzZLd3Z2SEVha01VeDgtRmRLUlo0ODRsdlR3d01zdlo5
dndSNlpJR0FnRUYyTTkzZVo2UHFOZWJPbFJCT211d2NPVVFaX0N1Q3U3WGVkR3R2VHFuVFdRZk01
bjdhTG1CbXQ3YWxVV0F0aHZyNWRzSXc4ZUdCUWc3R0ZHREhNa2FqLUlWVFltaWdVY2UxcTVBOWFs
WjQ5RDUyb21uRW0xTGJwdUhnNkVlbEFySEhtcmlSR2Jra3dBb2tYUUlqdXhZdGZQUUNHcnpLWEQ1
Q0hjOC1VM2tJamlNVVZrYlRESTVTV2pzV191R1ZucVl1WEJhc3IyMndCTHN6ekRMZGFaa1Y5MFMx
WDBTX1RBUGlZSHllbHhYMWpwSnowWHRtZ3RxVWVGdFUySEdOSW1NelVnMFpsWDA1VW93UTZpbDBC
b3hHMjFBTXVtWUlRNzl0UlJ6SlJfMU5fZGNGbWhyR1FCTTAwSVJuanJqYnhDZFQ2TVdtMHV1b2xQ
bGhYbEtkdW1ZYWhkZnp2SlhuMnotTmd0N1drNHhVcW56YlZFZVYzbWRwTkY5ZW9Nbnl6LTNycHMy
WXlUQWRuOW1HQ0F5V2hiUmk1cVFqMEhnejZMbGRRcDVnVkxfN0w0cDljWmJZUDZQbVlXbGtGSDhj
aktSQUFZTjFZYlZyT2NIZVFfNHg3WTM5Ty1Hb2s4RkZrUEhBdWc2Zm5xcjRnRGRoZ1RMQ1RVeGQ2
M21meWJtSWRIamZNUVkzZzZseDkycmE2cUJvUmVHYklwTGVOT3NiU0ZJSklGMzlOb2xBa3JFd2Zx
STRiSmRhTnRfemt4X25JSDMxT3R3MmRVdUg2Y0U0QS1hMmJES2xleC1HbmFud3Y4PC91cmw+PC9y
ZWxhdGVkLXVybHM+PC91cmxzPjxjdXN0b20xPmNrYWIxNjUuMzU4PC9jdXN0b20xPjxlbGVjdHJv
bmljLXJlc291cmNlLW51bT4xMC4xMDkzL2V1cnB1Yi9ja2FiMTY1LjM1ODwvZWxlY3Ryb25pYy1y
ZXNvdXJjZS1udW0+PGFjY2Vzcy1kYXRlPjkvMjIvMjAyMjwvYWNjZXNzLWRhdGU+PC9yZWNvcmQ+
PC9DaXRlPjwvRW5kTm90ZT5=
</w:fldData>
        </w:fldChar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color w:val="000000"/>
          <w:sz w:val="24"/>
          <w:szCs w:val="24"/>
        </w:rPr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7,8</w:t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t xml:space="preserve">  </w:t>
      </w:r>
      <w:r w:rsidR="006F4C1E">
        <w:rPr>
          <w:rFonts w:ascii="Times New Roman" w:hAnsi="Times New Roman" w:cs="Times New Roman"/>
          <w:color w:val="000000"/>
          <w:sz w:val="24"/>
          <w:szCs w:val="24"/>
        </w:rPr>
        <w:t>E</w:t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t>ducat</w:t>
      </w:r>
      <w:r w:rsidR="006F4C1E">
        <w:rPr>
          <w:rFonts w:ascii="Times New Roman" w:hAnsi="Times New Roman" w:cs="Times New Roman"/>
          <w:color w:val="000000"/>
          <w:sz w:val="24"/>
          <w:szCs w:val="24"/>
        </w:rPr>
        <w:t>ing</w:t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t xml:space="preserve"> practitioners about screening certain risk groups for </w:t>
      </w:r>
      <w:r w:rsidR="006F4C1E">
        <w:rPr>
          <w:rFonts w:ascii="Times New Roman" w:hAnsi="Times New Roman" w:cs="Times New Roman"/>
          <w:color w:val="000000"/>
          <w:sz w:val="24"/>
          <w:szCs w:val="24"/>
        </w:rPr>
        <w:t xml:space="preserve">tuberculosis and </w:t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t>viral hepatitis in the primary care setting</w:t>
      </w:r>
      <w:r w:rsidR="006F4C1E">
        <w:rPr>
          <w:rFonts w:ascii="Times New Roman" w:hAnsi="Times New Roman" w:cs="Times New Roman"/>
          <w:color w:val="000000"/>
          <w:sz w:val="24"/>
          <w:szCs w:val="24"/>
        </w:rPr>
        <w:t xml:space="preserve"> as well as using EMR reminders </w:t>
      </w:r>
      <w:r w:rsidR="00553385">
        <w:rPr>
          <w:rFonts w:ascii="Times New Roman" w:hAnsi="Times New Roman" w:cs="Times New Roman"/>
          <w:color w:val="000000"/>
          <w:sz w:val="24"/>
          <w:szCs w:val="24"/>
        </w:rPr>
        <w:t xml:space="preserve">has been shown to </w:t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t>increase screening rates</w:t>
      </w:r>
      <w:r w:rsidR="00A93C23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aaG91PC9BdXRob3I+PFllYXI+MjAxNjwvWWVhcj48UmVj
TnVtPjIyPC9SZWNOdW0+PERpc3BsYXlUZXh0PjxzdHlsZSBmYWNlPSJzdXBlcnNjcmlwdCI+OS0x
MTwvc3R5bGU+PC9EaXNwbGF5VGV4dD48cmVjb3JkPjxyZWMtbnVtYmVyPjIyPC9yZWMtbnVtYmVy
Pjxmb3JlaWduLWtleXM+PGtleSBhcHA9IkVOIiBkYi1pZD0iczlzdjJlZnM2eGFheHFlcjl2bHYw
NWZvOXZycmYwdzUwMjUyIiB0aW1lc3RhbXA9IjE2NjMzNzkzNjciPjIyPC9rZXk+PC9mb3JlaWdu
LWtleXM+PHJlZi10eXBlIG5hbWU9IkpvdXJuYWwgQXJ0aWNsZSI+MTc8L3JlZi10eXBlPjxjb250
cmlidXRvcnM+PGF1dGhvcnM+PGF1dGhvcj5aaG91LCBLLjwvYXV0aG9yPjxhdXRob3I+Rml0enBh
dHJpY2ssIFQuPC9hdXRob3I+PGF1dGhvcj5XYWxzaCwgTi48L2F1dGhvcj48YXV0aG9yPktpbSwg
Si4gWS48L2F1dGhvcj48YXV0aG9yPkNob3UsIFIuPC9hdXRob3I+PGF1dGhvcj5MYWNrZXksIE0u
PC9hdXRob3I+PGF1dGhvcj5TY290dCwgSi48L2F1dGhvcj48YXV0aG9yPkxvLCBZLiBSLjwvYXV0
aG9yPjxhdXRob3I+VHVja2VyLCBKLiBELjwvYXV0aG9yPjwvYXV0aG9ycz48L2NvbnRyaWJ1dG9y
cz48YXV0aC1hZGRyZXNzPkRlcGFydG1lbnQgb2YgTWVkaWNpbmUsIERpdmlzaW9uIG9mIEdhc3Ry
b2VudGVyb2xvZ3ksIFVuaXZlcnNpdHkgb2YgQ2FsaWZvcm5pYSwgU2FuIEZyYW5jaXNjbywgQ0Es
IFVTQS4mI3hEO1VuaXZlcnNpdHkgb2YgV2FzaGluZ3RvbiBTY2hvb2wgb2YgTWVkaWNpbmUsIFNl
YXR0bGUsIFdBLCBVU0EuJiN4RDtXb3JsZCBIZWFsdGggT3JnYW5pemF0aW9uLCBSZWdpb25hbCBP
ZmZpY2UgZm9yIHRoZSBXZXN0ZXJuIFBhY2lmaWMsIE1hbmlsYSwgUGhpbGlwcGluZXMuJiN4RDtE
ZXBhcnRtZW50IG9mIE1lZGljYWwgSW5mb3JtYXRpY3MgJmFtcDsgQ2xpbmljYWwgRXBpZGVtaW9s
b2d5LCBPcmVnb24gSGVhbHRoICZhbXA7IFNjaWVuY2UgVW5pdmVyc2l0eSwgUG9ydGxhbmQsIE9S
LCBVU0EuJiN4RDtTcGVuY2VyIFMgRWNjbGVzIEhlYWx0aCBTY2llbmNlcyBMaWJyYXJ5LCBVbml2
ZXJzaXR5IG9mIFV0YWgsIFNhbHQgTGFrZSBDaXR5LCBVVCwgVVNBLiYjeEQ7VU5DLVByb2plY3Qg
Q2hpbmEsIFVuaXZlcnNpdHkgb2YgTm9ydGggQ2Fyb2xpbmEgYXQgQ2hhcGVsIEhpbGwsIENoYXBl
bCBIaWxsLCBOQywgVVNBOyBJbnRlcm5hdGlvbmFsIERpYWdub3N0aWNzIENlbnRyZSwgTG9uZG9u
IFNjaG9vbCBvZiBIeWdpZW5lICZhbXA7IFRyb3BpY2FsIE1lZGljaW5lLCBMb25kb24sIFVLLiBF
bGVjdHJvbmljIGFkZHJlc3M6IGpkdHVja2VyQG1lZC51bmMuZWR1LjwvYXV0aC1hZGRyZXNzPjx0
aXRsZXM+PHRpdGxlPkludGVydmVudGlvbnMgdG8gb3B0aW1pc2UgdGhlIGNhcmUgY29udGludXVt
IGZvciBjaHJvbmljIHZpcmFsIGhlcGF0aXRpczogYSBzeXN0ZW1hdGljIHJldmlldyBhbmQgbWV0
YS1hbmFseXNlczwvdGl0bGU+PHNlY29uZGFyeS10aXRsZT5MYW5jZXQgSW5mZWN0IERpczwvc2Vj
b25kYXJ5LXRpdGxlPjxhbHQtdGl0bGU+VGhlIExhbmNldC4gSW5mZWN0aW91cyBkaXNlYXNlczwv
YWx0LXRpdGxlPjwvdGl0bGVzPjxwZXJpb2RpY2FsPjxmdWxsLXRpdGxlPkxhbmNldCBJbmZlY3Qg
RGlzPC9mdWxsLXRpdGxlPjxhYmJyLTE+VGhlIExhbmNldC4gSW5mZWN0aW91cyBkaXNlYXNlczwv
YWJici0xPjwvcGVyaW9kaWNhbD48YWx0LXBlcmlvZGljYWw+PGZ1bGwtdGl0bGU+TGFuY2V0IElu
ZmVjdCBEaXM8L2Z1bGwtdGl0bGU+PGFiYnItMT5UaGUgTGFuY2V0LiBJbmZlY3Rpb3VzIGRpc2Vh
c2VzPC9hYmJyLTE+PC9hbHQtcGVyaW9kaWNhbD48cGFnZXM+MTQwOS0xNDIyPC9wYWdlcz48dm9s
dW1lPjE2PC92b2x1bWU+PG51bWJlcj4xMjwvbnVtYmVyPjxlZGl0aW9uPjIwMTYvMDkvMTM8L2Vk
aXRpb24+PGtleXdvcmRzPjxrZXl3b3JkPkNvbnRpbnVpdHkgb2YgUGF0aWVudCBDYXJlLypzdGFu
ZGFyZHM8L2tleXdvcmQ+PGtleXdvcmQ+SGVhbHRoIFByb21vdGlvbjwva2V5d29yZD48a2V5d29y
ZD5IZXBhdGl0aXMgQjwva2V5d29yZD48a2V5d29yZD5IZXBhdGl0aXMgQzwva2V5d29yZD48a2V5
d29yZD5IZXBhdGl0aXMsIFZpcmFsLCBIdW1hbi8qZHJ1ZyB0aGVyYXB5LyplcGlkZW1pb2xvZ3k8
L2tleXdvcmQ+PGtleXdvcmQ+SHVtYW5zPC9rZXl3b3JkPjxrZXl3b3JkPipNZWRpY2F0aW9uIEFk
aGVyZW5jZTwva2V5d29yZD48L2tleXdvcmRzPjxkYXRlcz48eWVhcj4yMDE2PC95ZWFyPjxwdWIt
ZGF0ZXM+PGRhdGU+RGVjPC9kYXRlPjwvcHViLWRhdGVzPjwvZGF0ZXM+PGlzYm4+MTQ3My0zMDk5
PC9pc2JuPjxhY2Nlc3Npb24tbnVtPjI3NjE1MDI2PC9hY2Nlc3Npb24tbnVtPjx1cmxzPjwvdXJs
cz48ZWxlY3Ryb25pYy1yZXNvdXJjZS1udW0+MTAuMTAxNi9zMTQ3My0zMDk5KDE2KTMwMjA4LTA8
L2VsZWN0cm9uaWMtcmVzb3VyY2UtbnVtPjxyZW1vdGUtZGF0YWJhc2UtcHJvdmlkZXI+TkxNPC9y
ZW1vdGUtZGF0YWJhc2UtcHJvdmlkZXI+PGxhbmd1YWdlPmVuZzwvbGFuZ3VhZ2U+PC9yZWNvcmQ+
PC9DaXRlPjxDaXRlPjxBdXRob3I+RmxhbmFnYW48L0F1dGhvcj48WWVhcj4yMDE5PC9ZZWFyPjxS
ZWNOdW0+MjM8L1JlY051bT48cmVjb3JkPjxyZWMtbnVtYmVyPjIzPC9yZWMtbnVtYmVyPjxmb3Jl
aWduLWtleXM+PGtleSBhcHA9IkVOIiBkYi1pZD0iczlzdjJlZnM2eGFheHFlcjl2bHYwNWZvOXZy
cmYwdzUwMjUyIiB0aW1lc3RhbXA9IjE2NjMzNzkzOTEiPjIzPC9rZXk+PC9mb3JlaWduLWtleXM+
PHJlZi10eXBlIG5hbWU9IkpvdXJuYWwgQXJ0aWNsZSI+MTc8L3JlZi10eXBlPjxjb250cmlidXRv
cnM+PGF1dGhvcnM+PGF1dGhvcj5GbGFuYWdhbiwgU3R1YXJ0PC9hdXRob3I+PGF1dGhvcj5LdW5r
ZWwsIEphbjwvYXV0aG9yPjxhdXRob3I+QXBwbGVieSwgVmljdG9yaWE8L2F1dGhvcj48YXV0aG9y
PkVsZHJpZGdlLCBTYW5kcmEgRS48L2F1dGhvcj48YXV0aG9yPklzbWFpbCwgU2hhcmlmPC9hdXRo
b3I+PGF1dGhvcj5Nb3JlZWEsIFN1bGxlbWFuPC9hdXRob3I+PGF1dGhvcj5HcmlmZml0aHMsIENo
cmlzdG9waGVyPC9hdXRob3I+PGF1dGhvcj5XYWx0b24sIFJvYmVydDwvYXV0aG9yPjxhdXRob3I+
UGl0dCwgTWFydGluPC9hdXRob3I+PGF1dGhvcj5TYWxtb24sIEFuZHJldzwvYXV0aG9yPjxhdXRo
b3I+TWFkdXJhc2luZ2hlLCBWaWNpdGhyYW5pZTwvYXV0aG9yPjxhdXRob3I+QmFybmVzLCBFbGVh
bm9yPC9hdXRob3I+PGF1dGhvcj5TaW1tcywgRWxpemFiZXRoPC9hdXRob3I+PGF1dGhvcj5BZ2Fy
d2FsLCBLb3NoPC9hdXRob3I+PGF1dGhvcj5Gb3N0ZXIsIEdyYWhhbSBSLjwvYXV0aG9yPjwvYXV0
aG9ycz48L2NvbnRyaWJ1dG9ycz48dGl0bGVzPjx0aXRsZT5DYXNlIGZpbmRpbmcgYW5kIHRoZXJh
cHkgZm9yIGNocm9uaWMgdmlyYWwgaGVwYXRpdGlzIGluIHByaW1hcnkgY2FyZSAoSGVwRlJFRSk6
IGEgY2x1c3Rlci1yYW5kb21pc2VkIGNvbnRyb2xsZWQgdHJpYWw8L3RpdGxlPjxzZWNvbmRhcnkt
dGl0bGU+VGhlIExhbmNldCBHYXN0cm9lbnRlcm9sb2d5ICZhbXA7IEhlcGF0b2xvZ3k8L3NlY29u
ZGFyeS10aXRsZT48L3RpdGxlcz48cGVyaW9kaWNhbD48ZnVsbC10aXRsZT5UaGUgTGFuY2V0IEdh
c3Ryb2VudGVyb2xvZ3kgJmFtcDsgSGVwYXRvbG9neTwvZnVsbC10aXRsZT48L3BlcmlvZGljYWw+
PHBhZ2VzPjMyLTQ0PC9wYWdlcz48dm9sdW1lPjQ8L3ZvbHVtZT48bnVtYmVyPjE8L251bWJlcj48
c2VjdGlvbj4zMjwvc2VjdGlvbj48ZGF0ZXM+PHllYXI+MjAxOTwveWVhcj48L2RhdGVzPjxpc2Ju
PjI0NjgxMjUzPC9pc2JuPjx1cmxzPjwvdXJscz48ZWxlY3Ryb25pYy1yZXNvdXJjZS1udW0+MTAu
MTAxNi9zMjQ2OC0xMjUzKDE4KTMwMzE4LTI8L2VsZWN0cm9uaWMtcmVzb3VyY2UtbnVtPjwvcmVj
b3JkPjwvQ2l0ZT48Q2l0ZT48QXV0aG9yPkdyaWZmaXRoczwvQXV0aG9yPjxZZWFyPjIwMDc8L1ll
YXI+PFJlY051bT4yNzwvUmVjTnVtPjxyZWNvcmQ+PHJlYy1udW1iZXI+Mjc8L3JlYy1udW1iZXI+
PGZvcmVpZ24ta2V5cz48a2V5IGFwcD0iRU4iIGRiLWlkPSJzOXN2MmVmczZ4YWF4cWVyOXZsdjA1
Zm85dnJyZjB3NTAyNTIiIHRpbWVzdGFtcD0iMTY2MzUxMTQxNyI+Mjc8L2tleT48L2ZvcmVpZ24t
a2V5cz48cmVmLXR5cGUgbmFtZT0iSm91cm5hbCBBcnRpY2xlIj4xNzwvcmVmLXR5cGU+PGNvbnRy
aWJ1dG9ycz48YXV0aG9ycz48YXV0aG9yPkdyaWZmaXRocywgQ2hyaXM8L2F1dGhvcj48YXV0aG9y
PlN0dXJkeSwgUGF0PC9hdXRob3I+PGF1dGhvcj5CcmV3aW4sIFBlbm55PC9hdXRob3I+PGF1dGhv
cj5Cb3RoYW1sZXksIEdyYWhhbTwvYXV0aG9yPjxhdXRob3I+RWxkcmlkZ2UsIFNhbmRyYTwvYXV0
aG9yPjxhdXRob3I+TWFydGluZWF1LCBBZHJpYW48L2F1dGhvcj48YXV0aG9yPk1hY0RvbmFsZCwg
TWVnPC9hdXRob3I+PGF1dGhvcj5SYW1zYXksIEplYW48L2F1dGhvcj48YXV0aG9yPlRpYnJld2Fs
LCBTdXJlc2g8L2F1dGhvcj48YXV0aG9yPkxldmksIFN1ZTwvYXV0aG9yPjxhdXRob3I+WnVtbGEs
IEFsaTwvYXV0aG9yPjxhdXRob3I+RmVkZXIsIEdlbmU8L2F1dGhvcj48L2F1dGhvcnM+PC9jb250
cmlidXRvcnM+PHRpdGxlcz48dGl0bGU+RWR1Y2F0aW9uYWwgb3V0cmVhY2ggdG8gcHJvbW90ZSBz
Y3JlZW5pbmcgZm9yIHR1YmVyY3Vsb3NpcyBpbiBwcmltYXJ5IGNhcmU6IGEgY2x1c3RlciByYW5k
b21pc2VkIGNvbnRyb2xsZWQgdHJpYWw8L3RpdGxlPjxzZWNvbmRhcnktdGl0bGU+TGFuY2V0PC9z
ZWNvbmRhcnktdGl0bGU+PC90aXRsZXM+PHBlcmlvZGljYWw+PGZ1bGwtdGl0bGU+TGFuY2V0PC9m
dWxsLXRpdGxlPjwvcGVyaW9kaWNhbD48cGFnZXM+MTUyOC0xNTM0PC9wYWdlcz48dm9sdW1lPjM2
OTwvdm9sdW1lPjxudW1iZXI+OTU3MjwvbnVtYmVyPjxzZWN0aW9uPjE1Mjg8L3NlY3Rpb24+PGRh
dGVzPjx5ZWFyPjIwMDc8L3llYXI+PC9kYXRlcz48aXNibj4wMTQwNjczNjwvaXNibj48dXJscz48
cmVsYXRlZC11cmxzPjx1cmw+aHR0cHM6Ly93d3cudGhlbGFuY2V0LmNvbS9qb3VybmFscy9sYW5j
ZXQvYXJ0aWNsZS9QSUlTMDE0MC02NzM2KDA3KTYwNzA3LTcvZnVsbHRleHQ8L3VybD48L3JlbGF0
ZWQtdXJscz48L3VybHM+PGVsZWN0cm9uaWMtcmVzb3VyY2UtbnVtPjEwLjEwMTYvczAxNDAtNjcz
NigwNyk2MDcwNy03PC9lbGVjdHJvbmljLXJlc291cmNlLW51bT48L3JlY29yZD48L0NpdGU+PC9F
bmROb3RlPgB=
</w:fldData>
        </w:fldChar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aaG91PC9BdXRob3I+PFllYXI+MjAxNjwvWWVhcj48UmVj
TnVtPjIyPC9SZWNOdW0+PERpc3BsYXlUZXh0PjxzdHlsZSBmYWNlPSJzdXBlcnNjcmlwdCI+OS0x
MTwvc3R5bGU+PC9EaXNwbGF5VGV4dD48cmVjb3JkPjxyZWMtbnVtYmVyPjIyPC9yZWMtbnVtYmVy
Pjxmb3JlaWduLWtleXM+PGtleSBhcHA9IkVOIiBkYi1pZD0iczlzdjJlZnM2eGFheHFlcjl2bHYw
NWZvOXZycmYwdzUwMjUyIiB0aW1lc3RhbXA9IjE2NjMzNzkzNjciPjIyPC9rZXk+PC9mb3JlaWdu
LWtleXM+PHJlZi10eXBlIG5hbWU9IkpvdXJuYWwgQXJ0aWNsZSI+MTc8L3JlZi10eXBlPjxjb250
cmlidXRvcnM+PGF1dGhvcnM+PGF1dGhvcj5aaG91LCBLLjwvYXV0aG9yPjxhdXRob3I+Rml0enBh
dHJpY2ssIFQuPC9hdXRob3I+PGF1dGhvcj5XYWxzaCwgTi48L2F1dGhvcj48YXV0aG9yPktpbSwg
Si4gWS48L2F1dGhvcj48YXV0aG9yPkNob3UsIFIuPC9hdXRob3I+PGF1dGhvcj5MYWNrZXksIE0u
PC9hdXRob3I+PGF1dGhvcj5TY290dCwgSi48L2F1dGhvcj48YXV0aG9yPkxvLCBZLiBSLjwvYXV0
aG9yPjxhdXRob3I+VHVja2VyLCBKLiBELjwvYXV0aG9yPjwvYXV0aG9ycz48L2NvbnRyaWJ1dG9y
cz48YXV0aC1hZGRyZXNzPkRlcGFydG1lbnQgb2YgTWVkaWNpbmUsIERpdmlzaW9uIG9mIEdhc3Ry
b2VudGVyb2xvZ3ksIFVuaXZlcnNpdHkgb2YgQ2FsaWZvcm5pYSwgU2FuIEZyYW5jaXNjbywgQ0Es
IFVTQS4mI3hEO1VuaXZlcnNpdHkgb2YgV2FzaGluZ3RvbiBTY2hvb2wgb2YgTWVkaWNpbmUsIFNl
YXR0bGUsIFdBLCBVU0EuJiN4RDtXb3JsZCBIZWFsdGggT3JnYW5pemF0aW9uLCBSZWdpb25hbCBP
ZmZpY2UgZm9yIHRoZSBXZXN0ZXJuIFBhY2lmaWMsIE1hbmlsYSwgUGhpbGlwcGluZXMuJiN4RDtE
ZXBhcnRtZW50IG9mIE1lZGljYWwgSW5mb3JtYXRpY3MgJmFtcDsgQ2xpbmljYWwgRXBpZGVtaW9s
b2d5LCBPcmVnb24gSGVhbHRoICZhbXA7IFNjaWVuY2UgVW5pdmVyc2l0eSwgUG9ydGxhbmQsIE9S
LCBVU0EuJiN4RDtTcGVuY2VyIFMgRWNjbGVzIEhlYWx0aCBTY2llbmNlcyBMaWJyYXJ5LCBVbml2
ZXJzaXR5IG9mIFV0YWgsIFNhbHQgTGFrZSBDaXR5LCBVVCwgVVNBLiYjeEQ7VU5DLVByb2plY3Qg
Q2hpbmEsIFVuaXZlcnNpdHkgb2YgTm9ydGggQ2Fyb2xpbmEgYXQgQ2hhcGVsIEhpbGwsIENoYXBl
bCBIaWxsLCBOQywgVVNBOyBJbnRlcm5hdGlvbmFsIERpYWdub3N0aWNzIENlbnRyZSwgTG9uZG9u
IFNjaG9vbCBvZiBIeWdpZW5lICZhbXA7IFRyb3BpY2FsIE1lZGljaW5lLCBMb25kb24sIFVLLiBF
bGVjdHJvbmljIGFkZHJlc3M6IGpkdHVja2VyQG1lZC51bmMuZWR1LjwvYXV0aC1hZGRyZXNzPjx0
aXRsZXM+PHRpdGxlPkludGVydmVudGlvbnMgdG8gb3B0aW1pc2UgdGhlIGNhcmUgY29udGludXVt
IGZvciBjaHJvbmljIHZpcmFsIGhlcGF0aXRpczogYSBzeXN0ZW1hdGljIHJldmlldyBhbmQgbWV0
YS1hbmFseXNlczwvdGl0bGU+PHNlY29uZGFyeS10aXRsZT5MYW5jZXQgSW5mZWN0IERpczwvc2Vj
b25kYXJ5LXRpdGxlPjxhbHQtdGl0bGU+VGhlIExhbmNldC4gSW5mZWN0aW91cyBkaXNlYXNlczwv
YWx0LXRpdGxlPjwvdGl0bGVzPjxwZXJpb2RpY2FsPjxmdWxsLXRpdGxlPkxhbmNldCBJbmZlY3Qg
RGlzPC9mdWxsLXRpdGxlPjxhYmJyLTE+VGhlIExhbmNldC4gSW5mZWN0aW91cyBkaXNlYXNlczwv
YWJici0xPjwvcGVyaW9kaWNhbD48YWx0LXBlcmlvZGljYWw+PGZ1bGwtdGl0bGU+TGFuY2V0IElu
ZmVjdCBEaXM8L2Z1bGwtdGl0bGU+PGFiYnItMT5UaGUgTGFuY2V0LiBJbmZlY3Rpb3VzIGRpc2Vh
c2VzPC9hYmJyLTE+PC9hbHQtcGVyaW9kaWNhbD48cGFnZXM+MTQwOS0xNDIyPC9wYWdlcz48dm9s
dW1lPjE2PC92b2x1bWU+PG51bWJlcj4xMjwvbnVtYmVyPjxlZGl0aW9uPjIwMTYvMDkvMTM8L2Vk
aXRpb24+PGtleXdvcmRzPjxrZXl3b3JkPkNvbnRpbnVpdHkgb2YgUGF0aWVudCBDYXJlLypzdGFu
ZGFyZHM8L2tleXdvcmQ+PGtleXdvcmQ+SGVhbHRoIFByb21vdGlvbjwva2V5d29yZD48a2V5d29y
ZD5IZXBhdGl0aXMgQjwva2V5d29yZD48a2V5d29yZD5IZXBhdGl0aXMgQzwva2V5d29yZD48a2V5
d29yZD5IZXBhdGl0aXMsIFZpcmFsLCBIdW1hbi8qZHJ1ZyB0aGVyYXB5LyplcGlkZW1pb2xvZ3k8
L2tleXdvcmQ+PGtleXdvcmQ+SHVtYW5zPC9rZXl3b3JkPjxrZXl3b3JkPipNZWRpY2F0aW9uIEFk
aGVyZW5jZTwva2V5d29yZD48L2tleXdvcmRzPjxkYXRlcz48eWVhcj4yMDE2PC95ZWFyPjxwdWIt
ZGF0ZXM+PGRhdGU+RGVjPC9kYXRlPjwvcHViLWRhdGVzPjwvZGF0ZXM+PGlzYm4+MTQ3My0zMDk5
PC9pc2JuPjxhY2Nlc3Npb24tbnVtPjI3NjE1MDI2PC9hY2Nlc3Npb24tbnVtPjx1cmxzPjwvdXJs
cz48ZWxlY3Ryb25pYy1yZXNvdXJjZS1udW0+MTAuMTAxNi9zMTQ3My0zMDk5KDE2KTMwMjA4LTA8
L2VsZWN0cm9uaWMtcmVzb3VyY2UtbnVtPjxyZW1vdGUtZGF0YWJhc2UtcHJvdmlkZXI+TkxNPC9y
ZW1vdGUtZGF0YWJhc2UtcHJvdmlkZXI+PGxhbmd1YWdlPmVuZzwvbGFuZ3VhZ2U+PC9yZWNvcmQ+
PC9DaXRlPjxDaXRlPjxBdXRob3I+RmxhbmFnYW48L0F1dGhvcj48WWVhcj4yMDE5PC9ZZWFyPjxS
ZWNOdW0+MjM8L1JlY051bT48cmVjb3JkPjxyZWMtbnVtYmVyPjIzPC9yZWMtbnVtYmVyPjxmb3Jl
aWduLWtleXM+PGtleSBhcHA9IkVOIiBkYi1pZD0iczlzdjJlZnM2eGFheHFlcjl2bHYwNWZvOXZy
cmYwdzUwMjUyIiB0aW1lc3RhbXA9IjE2NjMzNzkzOTEiPjIzPC9rZXk+PC9mb3JlaWduLWtleXM+
PHJlZi10eXBlIG5hbWU9IkpvdXJuYWwgQXJ0aWNsZSI+MTc8L3JlZi10eXBlPjxjb250cmlidXRv
cnM+PGF1dGhvcnM+PGF1dGhvcj5GbGFuYWdhbiwgU3R1YXJ0PC9hdXRob3I+PGF1dGhvcj5LdW5r
ZWwsIEphbjwvYXV0aG9yPjxhdXRob3I+QXBwbGVieSwgVmljdG9yaWE8L2F1dGhvcj48YXV0aG9y
PkVsZHJpZGdlLCBTYW5kcmEgRS48L2F1dGhvcj48YXV0aG9yPklzbWFpbCwgU2hhcmlmPC9hdXRo
b3I+PGF1dGhvcj5Nb3JlZWEsIFN1bGxlbWFuPC9hdXRob3I+PGF1dGhvcj5HcmlmZml0aHMsIENo
cmlzdG9waGVyPC9hdXRob3I+PGF1dGhvcj5XYWx0b24sIFJvYmVydDwvYXV0aG9yPjxhdXRob3I+
UGl0dCwgTWFydGluPC9hdXRob3I+PGF1dGhvcj5TYWxtb24sIEFuZHJldzwvYXV0aG9yPjxhdXRo
b3I+TWFkdXJhc2luZ2hlLCBWaWNpdGhyYW5pZTwvYXV0aG9yPjxhdXRob3I+QmFybmVzLCBFbGVh
bm9yPC9hdXRob3I+PGF1dGhvcj5TaW1tcywgRWxpemFiZXRoPC9hdXRob3I+PGF1dGhvcj5BZ2Fy
d2FsLCBLb3NoPC9hdXRob3I+PGF1dGhvcj5Gb3N0ZXIsIEdyYWhhbSBSLjwvYXV0aG9yPjwvYXV0
aG9ycz48L2NvbnRyaWJ1dG9ycz48dGl0bGVzPjx0aXRsZT5DYXNlIGZpbmRpbmcgYW5kIHRoZXJh
cHkgZm9yIGNocm9uaWMgdmlyYWwgaGVwYXRpdGlzIGluIHByaW1hcnkgY2FyZSAoSGVwRlJFRSk6
IGEgY2x1c3Rlci1yYW5kb21pc2VkIGNvbnRyb2xsZWQgdHJpYWw8L3RpdGxlPjxzZWNvbmRhcnkt
dGl0bGU+VGhlIExhbmNldCBHYXN0cm9lbnRlcm9sb2d5ICZhbXA7IEhlcGF0b2xvZ3k8L3NlY29u
ZGFyeS10aXRsZT48L3RpdGxlcz48cGVyaW9kaWNhbD48ZnVsbC10aXRsZT5UaGUgTGFuY2V0IEdh
c3Ryb2VudGVyb2xvZ3kgJmFtcDsgSGVwYXRvbG9neTwvZnVsbC10aXRsZT48L3BlcmlvZGljYWw+
PHBhZ2VzPjMyLTQ0PC9wYWdlcz48dm9sdW1lPjQ8L3ZvbHVtZT48bnVtYmVyPjE8L251bWJlcj48
c2VjdGlvbj4zMjwvc2VjdGlvbj48ZGF0ZXM+PHllYXI+MjAxOTwveWVhcj48L2RhdGVzPjxpc2Ju
PjI0NjgxMjUzPC9pc2JuPjx1cmxzPjwvdXJscz48ZWxlY3Ryb25pYy1yZXNvdXJjZS1udW0+MTAu
MTAxNi9zMjQ2OC0xMjUzKDE4KTMwMzE4LTI8L2VsZWN0cm9uaWMtcmVzb3VyY2UtbnVtPjwvcmVj
b3JkPjwvQ2l0ZT48Q2l0ZT48QXV0aG9yPkdyaWZmaXRoczwvQXV0aG9yPjxZZWFyPjIwMDc8L1ll
YXI+PFJlY051bT4yNzwvUmVjTnVtPjxyZWNvcmQ+PHJlYy1udW1iZXI+Mjc8L3JlYy1udW1iZXI+
PGZvcmVpZ24ta2V5cz48a2V5IGFwcD0iRU4iIGRiLWlkPSJzOXN2MmVmczZ4YWF4cWVyOXZsdjA1
Zm85dnJyZjB3NTAyNTIiIHRpbWVzdGFtcD0iMTY2MzUxMTQxNyI+Mjc8L2tleT48L2ZvcmVpZ24t
a2V5cz48cmVmLXR5cGUgbmFtZT0iSm91cm5hbCBBcnRpY2xlIj4xNzwvcmVmLXR5cGU+PGNvbnRy
aWJ1dG9ycz48YXV0aG9ycz48YXV0aG9yPkdyaWZmaXRocywgQ2hyaXM8L2F1dGhvcj48YXV0aG9y
PlN0dXJkeSwgUGF0PC9hdXRob3I+PGF1dGhvcj5CcmV3aW4sIFBlbm55PC9hdXRob3I+PGF1dGhv
cj5Cb3RoYW1sZXksIEdyYWhhbTwvYXV0aG9yPjxhdXRob3I+RWxkcmlkZ2UsIFNhbmRyYTwvYXV0
aG9yPjxhdXRob3I+TWFydGluZWF1LCBBZHJpYW48L2F1dGhvcj48YXV0aG9yPk1hY0RvbmFsZCwg
TWVnPC9hdXRob3I+PGF1dGhvcj5SYW1zYXksIEplYW48L2F1dGhvcj48YXV0aG9yPlRpYnJld2Fs
LCBTdXJlc2g8L2F1dGhvcj48YXV0aG9yPkxldmksIFN1ZTwvYXV0aG9yPjxhdXRob3I+WnVtbGEs
IEFsaTwvYXV0aG9yPjxhdXRob3I+RmVkZXIsIEdlbmU8L2F1dGhvcj48L2F1dGhvcnM+PC9jb250
cmlidXRvcnM+PHRpdGxlcz48dGl0bGU+RWR1Y2F0aW9uYWwgb3V0cmVhY2ggdG8gcHJvbW90ZSBz
Y3JlZW5pbmcgZm9yIHR1YmVyY3Vsb3NpcyBpbiBwcmltYXJ5IGNhcmU6IGEgY2x1c3RlciByYW5k
b21pc2VkIGNvbnRyb2xsZWQgdHJpYWw8L3RpdGxlPjxzZWNvbmRhcnktdGl0bGU+TGFuY2V0PC9z
ZWNvbmRhcnktdGl0bGU+PC90aXRsZXM+PHBlcmlvZGljYWw+PGZ1bGwtdGl0bGU+TGFuY2V0PC9m
dWxsLXRpdGxlPjwvcGVyaW9kaWNhbD48cGFnZXM+MTUyOC0xNTM0PC9wYWdlcz48dm9sdW1lPjM2
OTwvdm9sdW1lPjxudW1iZXI+OTU3MjwvbnVtYmVyPjxzZWN0aW9uPjE1Mjg8L3NlY3Rpb24+PGRh
dGVzPjx5ZWFyPjIwMDc8L3llYXI+PC9kYXRlcz48aXNibj4wMTQwNjczNjwvaXNibj48dXJscz48
cmVsYXRlZC11cmxzPjx1cmw+aHR0cHM6Ly93d3cudGhlbGFuY2V0LmNvbS9qb3VybmFscy9sYW5j
ZXQvYXJ0aWNsZS9QSUlTMDE0MC02NzM2KDA3KTYwNzA3LTcvZnVsbHRleHQ8L3VybD48L3JlbGF0
ZWQtdXJscz48L3VybHM+PGVsZWN0cm9uaWMtcmVzb3VyY2UtbnVtPjEwLjEwMTYvczAxNDAtNjcz
NigwNyk2MDcwNy03PC9lbGVjdHJvbmljLXJlc291cmNlLW51bT48L3JlY29yZD48L0NpdGU+PC9F
bmROb3RlPgB=
</w:fldData>
        </w:fldChar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color w:val="000000"/>
          <w:sz w:val="24"/>
          <w:szCs w:val="24"/>
        </w:rPr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9-11</w:t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6F4C1E" w:rsidRPr="009D69E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F4C1E">
        <w:rPr>
          <w:rFonts w:ascii="Times New Roman" w:hAnsi="Times New Roman" w:cs="Times New Roman"/>
          <w:sz w:val="24"/>
          <w:szCs w:val="24"/>
        </w:rPr>
        <w:t xml:space="preserve"> </w:t>
      </w:r>
      <w:r w:rsidR="00E66820" w:rsidRPr="00E22442">
        <w:rPr>
          <w:rFonts w:ascii="Times New Roman" w:hAnsi="Times New Roman" w:cs="Times New Roman"/>
          <w:sz w:val="24"/>
          <w:szCs w:val="24"/>
        </w:rPr>
        <w:t>The IS-MiHealth tool</w:t>
      </w:r>
      <w:r w:rsidR="006A05BC">
        <w:rPr>
          <w:rFonts w:ascii="Times New Roman" w:hAnsi="Times New Roman" w:cs="Times New Roman"/>
          <w:sz w:val="24"/>
          <w:szCs w:val="24"/>
        </w:rPr>
        <w:t xml:space="preserve"> </w:t>
      </w:r>
      <w:r w:rsidR="00B734EF">
        <w:rPr>
          <w:rFonts w:ascii="Times New Roman" w:hAnsi="Times New Roman" w:cs="Times New Roman"/>
          <w:sz w:val="24"/>
          <w:szCs w:val="24"/>
        </w:rPr>
        <w:t xml:space="preserve">used </w:t>
      </w:r>
      <w:r w:rsidR="006A05BC">
        <w:rPr>
          <w:rFonts w:ascii="Times New Roman" w:hAnsi="Times New Roman" w:cs="Times New Roman"/>
          <w:sz w:val="24"/>
          <w:szCs w:val="24"/>
        </w:rPr>
        <w:t xml:space="preserve">in </w:t>
      </w:r>
      <w:r w:rsidR="00553385">
        <w:rPr>
          <w:rFonts w:ascii="Times New Roman" w:hAnsi="Times New Roman" w:cs="Times New Roman"/>
          <w:sz w:val="24"/>
          <w:szCs w:val="24"/>
        </w:rPr>
        <w:t xml:space="preserve">the study by </w:t>
      </w:r>
      <w:r w:rsidR="00553385" w:rsidRPr="00B962FB">
        <w:rPr>
          <w:rFonts w:ascii="Times New Roman" w:hAnsi="Times New Roman" w:cs="Times New Roman"/>
          <w:sz w:val="24"/>
          <w:szCs w:val="24"/>
        </w:rPr>
        <w:t xml:space="preserve">Sequeira-Aymar </w:t>
      </w:r>
      <w:r w:rsidR="00553385">
        <w:rPr>
          <w:rFonts w:ascii="Times New Roman" w:hAnsi="Times New Roman" w:cs="Times New Roman"/>
          <w:sz w:val="24"/>
          <w:szCs w:val="24"/>
        </w:rPr>
        <w:t>and colleagues</w:t>
      </w:r>
      <w:r w:rsidR="006A05BC">
        <w:rPr>
          <w:rFonts w:ascii="Times New Roman" w:hAnsi="Times New Roman" w:cs="Times New Roman"/>
          <w:sz w:val="24"/>
          <w:szCs w:val="24"/>
        </w:rPr>
        <w:t>,</w:t>
      </w:r>
      <w:r w:rsidR="0055338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XF1ZWlyYS1BeW1hcjwvQXV0aG9yPjxZZWFyPjIwMjE8
L1llYXI+PFJlY051bT4xPC9SZWNOdW0+PERpc3BsYXlUZXh0PjxzdHlsZSBmYWNlPSJzdXBlcnNj
cmlwdCI+Njwvc3R5bGU+PC9EaXNwbGF5VGV4dD48cmVjb3JkPjxyZWMtbnVtYmVyPjE8L3JlYy1u
dW1iZXI+PGZvcmVpZ24ta2V5cz48a2V5IGFwcD0iRU4iIGRiLWlkPSJzOXN2MmVmczZ4YWF4cWVy
OXZsdjA1Zm85dnJyZjB3NTAyNTIiIHRpbWVzdGFtcD0iMTY2MjQ5MjcwMCI+MTwva2V5PjwvZm9y
ZWlnbi1rZXlzPjxyZWYtdHlwZSBuYW1lPSJKb3VybmFsIEFydGljbGUiPjE3PC9yZWYtdHlwZT48
Y29udHJpYnV0b3JzPjxhdXRob3JzPjxhdXRob3I+U2VxdWVpcmEtQXltYXIsIEV0aGVsPC9hdXRo
b3I+PGF1dGhvcj5DcnV6LCBBbmdlbGluZTwvYXV0aG9yPjxhdXRob3I+U2VycmEtQnVycmllbCwg
TWlxdWVsPC9hdXRob3I+PGF1dGhvcj5kaSBMb2xsbywgWGltZW5hPC9hdXRob3I+PGF1dGhvcj5H
b27Dp2FsdmVzLCBBbGVzc2FuZHJhIFF1ZWlyb2dhPC9hdXRob3I+PGF1dGhvcj5DYW1wcy1WaWzD
oCwgTGF1cmE8L2F1dGhvcj48YXV0aG9yPk1vbmNsdXMtR29uemFsZXosIE1hcnRhIE08L2F1dGhv
cj48YXV0aG9yPlJldnVlbHRhLU11w7FveiwgRWxpc2EgTTwvYXV0aG9yPjxhdXRob3I+QnVzcXVl
dC1Tb2zDqSwgTnVyaWE8L2F1dGhvcj48YXV0aG9yPlNhcnJpZWd1aS1Eb23DrW5ndWV6LCBTdXNh
bmE8L2F1dGhvcj48YXV0aG9yPkNhc2VsbGFzLCBBaW5hPC9hdXRob3I+PGF1dGhvcj5MbG9yY2Es
IE1hcmlhIFJvc2EgRGFsbWF1PC9hdXRob3I+PGF1dGhvcj5BZ3VpbGFyLU1hcnTDrW4sIENhcmlu
YTwvYXV0aG9yPjxhdXRob3I+SmFjcXVlcy1BdmnDscOzLCBDb25zdGFuemE8L2F1dGhvcj48YXV0
aG9yPkhhcmdyZWF2ZXMsIFNhbGx5PC9hdXRob3I+PGF1dGhvcj5SZXF1ZW5hLU1lbmRleiwgQW5h
PC9hdXRob3I+PGF1dGhvcj50aGUgQ1JJQk1JIFdvcmtpbmcgR3JvdXA8L2F1dGhvcj48L2F1dGhv
cnM+PC9jb250cmlidXRvcnM+PHRpdGxlcz48dGl0bGU+SW1wcm92aW5nIHRoZSBkZXRlY3Rpb24g
b2YgaW5mZWN0aW91cyBkaXNlYXNlcyBpbiBhdC1yaXNrIG1pZ3JhbnRzIHdpdGggYW4gaW5ub3Zh
dGl2ZSBpbnRlZ3JhdGVkIG11bHRpLWluZmVjdGlvbiBzY3JlZW5pbmcgZGlnaXRhbCBkZWNpc2lv
biBzdXBwb3J0IHRvb2wgKElTLU1pSGVhbHRoKSBpbiBwcmltYXJ5IGNhcmU6IGEgcGlsb3QgY2x1
c3Rlci1yYW5kb21pemVkLWNvbnRyb2xsZWQgdHJpYWw8L3RpdGxlPjxzZWNvbmRhcnktdGl0bGU+
Sm91cm5hbCBvZiBUcmF2ZWwgTWVkaWNpbmU8L3NlY29uZGFyeS10aXRsZT48L3RpdGxlcz48cGVy
aW9kaWNhbD48ZnVsbC10aXRsZT5Kb3VybmFsIG9mIFRyYXZlbCBNZWRpY2luZTwvZnVsbC10aXRs
ZT48L3BlcmlvZGljYWw+PGRhdGVzPjx5ZWFyPjIwMjE8L3llYXI+PC9kYXRlcz48aXNibj4xNzA4
LTgzMDU8L2lzYm4+PHVybHM+PHJlbGF0ZWQtdXJscz48dXJsPmh0dHBzOi8vZG9pLm9yZy8xMC4x
MDkzL2p0bS90YWFiMTAwPC91cmw+PHVybD5odHRwczovL3dhdGVybWFyay5zaWx2ZXJjaGFpci5j
b20vdGFhYjEwMC5wZGY/dG9rZW49QVFFQ0FIaTIwOEJFNDlPb2FuOWtraFdfRXJjeTdEbTNaTF85
Q2YzcWZLQWM0ODV5c2dBQUF2SXdnZ0x1QmdrcWhraUc5dzBCQndhZ2dnTGZNSUlDMndJQkFEQ0NB
dFFHQ1NxR1NJYjNEUUVIQVRBZUJnbGdoa2dCWlFNRUFTNHdFUVFNMEdyeG96TUl1SjBlbVQwZUFn
RVFnSUlDcFpXN0tOa2ZqaGJyR19tNGJ1UDA0cXo0dGFpT3FEbnNFcG9OYzFUZ1RtMDZyMWpLQld6
eTBPOHF1SDZxYVExQTN6QS1EWnhtR3ZRMFhBZFRrbVprcXdYc0FYT04xb3VCbE50cWtxME5jSkZW
SG5NMWMtaGI3SzBFLTdOeWhkNWJkVC1VRHlYV2NxcGk0c3E1LXZMa244ek5tWXBlbGRJeUtXWXNu
cmlvRUhUMEJPTTJUeElOMmI0R2l0QlpUYmdZWWl2SVpNc1pReGt4QlVVYzF6Rk9CcTZDM1FHN0Qy
RWI3eWdfVGswU1ZEU3BZWTdEOHRHYzNTMVhudzNDTVdaMmFBUUlRY3g4RTZqTk5BMU5STGFxZk8w
M2luY19BLTFnOG81aU5KcW9pcmFpWDFZWFlWU0JpdjV4bGVnNWFtODlhN1pIMUdjQTk2Q3BHdGJG
Q2t0LTNxd19BQXpVSHFMUGFDWDZVd19PenpjTnFSc1kydEFEVkx3UEJVaERtZGhXVm9zNjl4bEpN
X1pIdkZhc0pOUlUxbDlwQ2VrTEpxbGhFUTN4aE5ldC1TZmxKOUdLamZLNFRHRFEwaHZsVzVtU3lI
UkJ6OE45RGotSUkxZUFKNHlkSmI4VHp5a0x1bFFYcjk5MWVrTVdVZndvaUpJZ2RZS05aQnpHS3A5
YTEwSEl0NzZoOHN2cWI4dzhCaTZWd0VQd0tqdkxObXczS0lEYWYzLWtJODc4RGxBSDNfSVcwSUZI
Mi1wcXZnaUZlRXJnTjNGTjItUWFyNGFla01pVzhxQWtOWmRKY2NIZ2FZZGd1REx3NW1zUzUwWlFB
czBpNEFIcXNodjFvSFlJLWdYTTRsV2c5eC1aSDlrZG9kbXNoZkVsNDJqR3RZWFhmNEhYSGM5OXRS
NVdfY2RvMGxjQTNVMzNLbFl1MEVoWGR5T1RjU1FneWVNVG1LSWdydE9rYUFnWGYzQnJMaDQzQ0dK
X0VISU12cXRWRkZWdlBxVmtxRkZTaXg0SzZRckpKZVZEdjluOUt2Q0Nuc3pNVjljVkFQNXR3dG5Y
aGRtZ2ZTbWtvNGdXSHNGeG9ySV9QSWFnY1RsWnNJcjZyNkx1aTd0N3lPRDdXSFNkOHYtQWFBLXVl
Z3pQX0tQanEzbWtCb0d0SUxzdUJxdzBocTVnMVhjY0xXVV9NZVY4NHdVcGEzeWw5UUlRTFF2cjwv
dXJsPjwvcmVsYXRlZC11cmxzPjwvdXJscz48Y3VzdG9tMT50YWFiMTAwPC9jdXN0b20xPjxlbGVj
dHJvbmljLXJlc291cmNlLW51bT4xMC4xMDkzL2p0bS90YWFiMTAwPC9lbGVjdHJvbmljLXJlc291
cmNlLW51bT48YWNjZXNzLWRhdGU+OS82LzIwMjI8L2FjY2Vzcy1kYXRlPjwvcmVjb3JkPjwvQ2l0
ZT48L0VuZE5vdGU+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XF1ZWlyYS1BeW1hcjwvQXV0aG9yPjxZZWFyPjIwMjE8
L1llYXI+PFJlY051bT4xPC9SZWNOdW0+PERpc3BsYXlUZXh0PjxzdHlsZSBmYWNlPSJzdXBlcnNj
cmlwdCI+Njwvc3R5bGU+PC9EaXNwbGF5VGV4dD48cmVjb3JkPjxyZWMtbnVtYmVyPjE8L3JlYy1u
dW1iZXI+PGZvcmVpZ24ta2V5cz48a2V5IGFwcD0iRU4iIGRiLWlkPSJzOXN2MmVmczZ4YWF4cWVy
OXZsdjA1Zm85dnJyZjB3NTAyNTIiIHRpbWVzdGFtcD0iMTY2MjQ5MjcwMCI+MTwva2V5PjwvZm9y
ZWlnbi1rZXlzPjxyZWYtdHlwZSBuYW1lPSJKb3VybmFsIEFydGljbGUiPjE3PC9yZWYtdHlwZT48
Y29udHJpYnV0b3JzPjxhdXRob3JzPjxhdXRob3I+U2VxdWVpcmEtQXltYXIsIEV0aGVsPC9hdXRo
b3I+PGF1dGhvcj5DcnV6LCBBbmdlbGluZTwvYXV0aG9yPjxhdXRob3I+U2VycmEtQnVycmllbCwg
TWlxdWVsPC9hdXRob3I+PGF1dGhvcj5kaSBMb2xsbywgWGltZW5hPC9hdXRob3I+PGF1dGhvcj5H
b27Dp2FsdmVzLCBBbGVzc2FuZHJhIFF1ZWlyb2dhPC9hdXRob3I+PGF1dGhvcj5DYW1wcy1WaWzD
oCwgTGF1cmE8L2F1dGhvcj48YXV0aG9yPk1vbmNsdXMtR29uemFsZXosIE1hcnRhIE08L2F1dGhv
cj48YXV0aG9yPlJldnVlbHRhLU11w7FveiwgRWxpc2EgTTwvYXV0aG9yPjxhdXRob3I+QnVzcXVl
dC1Tb2zDqSwgTnVyaWE8L2F1dGhvcj48YXV0aG9yPlNhcnJpZWd1aS1Eb23DrW5ndWV6LCBTdXNh
bmE8L2F1dGhvcj48YXV0aG9yPkNhc2VsbGFzLCBBaW5hPC9hdXRob3I+PGF1dGhvcj5MbG9yY2Es
IE1hcmlhIFJvc2EgRGFsbWF1PC9hdXRob3I+PGF1dGhvcj5BZ3VpbGFyLU1hcnTDrW4sIENhcmlu
YTwvYXV0aG9yPjxhdXRob3I+SmFjcXVlcy1BdmnDscOzLCBDb25zdGFuemE8L2F1dGhvcj48YXV0
aG9yPkhhcmdyZWF2ZXMsIFNhbGx5PC9hdXRob3I+PGF1dGhvcj5SZXF1ZW5hLU1lbmRleiwgQW5h
PC9hdXRob3I+PGF1dGhvcj50aGUgQ1JJQk1JIFdvcmtpbmcgR3JvdXA8L2F1dGhvcj48L2F1dGhv
cnM+PC9jb250cmlidXRvcnM+PHRpdGxlcz48dGl0bGU+SW1wcm92aW5nIHRoZSBkZXRlY3Rpb24g
b2YgaW5mZWN0aW91cyBkaXNlYXNlcyBpbiBhdC1yaXNrIG1pZ3JhbnRzIHdpdGggYW4gaW5ub3Zh
dGl2ZSBpbnRlZ3JhdGVkIG11bHRpLWluZmVjdGlvbiBzY3JlZW5pbmcgZGlnaXRhbCBkZWNpc2lv
biBzdXBwb3J0IHRvb2wgKElTLU1pSGVhbHRoKSBpbiBwcmltYXJ5IGNhcmU6IGEgcGlsb3QgY2x1
c3Rlci1yYW5kb21pemVkLWNvbnRyb2xsZWQgdHJpYWw8L3RpdGxlPjxzZWNvbmRhcnktdGl0bGU+
Sm91cm5hbCBvZiBUcmF2ZWwgTWVkaWNpbmU8L3NlY29uZGFyeS10aXRsZT48L3RpdGxlcz48cGVy
aW9kaWNhbD48ZnVsbC10aXRsZT5Kb3VybmFsIG9mIFRyYXZlbCBNZWRpY2luZTwvZnVsbC10aXRs
ZT48L3BlcmlvZGljYWw+PGRhdGVzPjx5ZWFyPjIwMjE8L3llYXI+PC9kYXRlcz48aXNibj4xNzA4
LTgzMDU8L2lzYm4+PHVybHM+PHJlbGF0ZWQtdXJscz48dXJsPmh0dHBzOi8vZG9pLm9yZy8xMC4x
MDkzL2p0bS90YWFiMTAwPC91cmw+PHVybD5odHRwczovL3dhdGVybWFyay5zaWx2ZXJjaGFpci5j
b20vdGFhYjEwMC5wZGY/dG9rZW49QVFFQ0FIaTIwOEJFNDlPb2FuOWtraFdfRXJjeTdEbTNaTF85
Q2YzcWZLQWM0ODV5c2dBQUF2SXdnZ0x1QmdrcWhraUc5dzBCQndhZ2dnTGZNSUlDMndJQkFEQ0NB
dFFHQ1NxR1NJYjNEUUVIQVRBZUJnbGdoa2dCWlFNRUFTNHdFUVFNMEdyeG96TUl1SjBlbVQwZUFn
RVFnSUlDcFpXN0tOa2ZqaGJyR19tNGJ1UDA0cXo0dGFpT3FEbnNFcG9OYzFUZ1RtMDZyMWpLQld6
eTBPOHF1SDZxYVExQTN6QS1EWnhtR3ZRMFhBZFRrbVprcXdYc0FYT04xb3VCbE50cWtxME5jSkZW
SG5NMWMtaGI3SzBFLTdOeWhkNWJkVC1VRHlYV2NxcGk0c3E1LXZMa244ek5tWXBlbGRJeUtXWXNu
cmlvRUhUMEJPTTJUeElOMmI0R2l0QlpUYmdZWWl2SVpNc1pReGt4QlVVYzF6Rk9CcTZDM1FHN0Qy
RWI3eWdfVGswU1ZEU3BZWTdEOHRHYzNTMVhudzNDTVdaMmFBUUlRY3g4RTZqTk5BMU5STGFxZk8w
M2luY19BLTFnOG81aU5KcW9pcmFpWDFZWFlWU0JpdjV4bGVnNWFtODlhN1pIMUdjQTk2Q3BHdGJG
Q2t0LTNxd19BQXpVSHFMUGFDWDZVd19PenpjTnFSc1kydEFEVkx3UEJVaERtZGhXVm9zNjl4bEpN
X1pIdkZhc0pOUlUxbDlwQ2VrTEpxbGhFUTN4aE5ldC1TZmxKOUdLamZLNFRHRFEwaHZsVzVtU3lI
UkJ6OE45RGotSUkxZUFKNHlkSmI4VHp5a0x1bFFYcjk5MWVrTVdVZndvaUpJZ2RZS05aQnpHS3A5
YTEwSEl0NzZoOHN2cWI4dzhCaTZWd0VQd0tqdkxObXczS0lEYWYzLWtJODc4RGxBSDNfSVcwSUZI
Mi1wcXZnaUZlRXJnTjNGTjItUWFyNGFla01pVzhxQWtOWmRKY2NIZ2FZZGd1REx3NW1zUzUwWlFB
czBpNEFIcXNodjFvSFlJLWdYTTRsV2c5eC1aSDlrZG9kbXNoZkVsNDJqR3RZWFhmNEhYSGM5OXRS
NVdfY2RvMGxjQTNVMzNLbFl1MEVoWGR5T1RjU1FneWVNVG1LSWdydE9rYUFnWGYzQnJMaDQzQ0dK
X0VISU12cXRWRkZWdlBxVmtxRkZTaXg0SzZRckpKZVZEdjluOUt2Q0Nuc3pNVjljVkFQNXR3dG5Y
aGRtZ2ZTbWtvNGdXSHNGeG9ySV9QSWFnY1RsWnNJcjZyNkx1aTd0N3lPRDdXSFNkOHYtQWFBLXVl
Z3pQX0tQanEzbWtCb0d0SUxzdUJxdzBocTVnMVhjY0xXVV9NZVY4NHdVcGEzeWw5UUlRTFF2cjwv
dXJsPjwvcmVsYXRlZC11cmxzPjwvdXJscz48Y3VzdG9tMT50YWFiMTAwPC9jdXN0b20xPjxlbGVj
dHJvbmljLXJlc291cmNlLW51bT4xMC4xMDkzL2p0bS90YWFiMTAwPC9lbGVjdHJvbmljLXJlc291
cmNlLW51bT48YWNjZXNzLWRhdGU+OS82LzIwMjI8L2FjY2Vzcy1kYXRlPjwvcmVjb3JkPjwvQ2l0
ZT48L0VuZE5vdGU+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553385">
        <w:rPr>
          <w:rFonts w:ascii="Times New Roman" w:hAnsi="Times New Roman" w:cs="Times New Roman"/>
          <w:sz w:val="24"/>
          <w:szCs w:val="24"/>
        </w:rPr>
      </w:r>
      <w:r w:rsidR="00553385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553385">
        <w:rPr>
          <w:rFonts w:ascii="Times New Roman" w:hAnsi="Times New Roman" w:cs="Times New Roman"/>
          <w:sz w:val="24"/>
          <w:szCs w:val="24"/>
        </w:rPr>
        <w:fldChar w:fldCharType="end"/>
      </w:r>
      <w:r w:rsidR="00E66820" w:rsidRPr="00E22442">
        <w:rPr>
          <w:rFonts w:ascii="Times New Roman" w:hAnsi="Times New Roman" w:cs="Times New Roman"/>
          <w:sz w:val="24"/>
          <w:szCs w:val="24"/>
        </w:rPr>
        <w:t xml:space="preserve"> </w:t>
      </w:r>
      <w:r w:rsidR="00B734EF">
        <w:rPr>
          <w:rFonts w:ascii="Times New Roman" w:hAnsi="Times New Roman" w:cs="Times New Roman"/>
          <w:sz w:val="24"/>
          <w:szCs w:val="24"/>
        </w:rPr>
        <w:t>employs</w:t>
      </w:r>
      <w:r w:rsidR="005B6BCA" w:rsidRPr="00E22442">
        <w:rPr>
          <w:rFonts w:ascii="Times New Roman" w:hAnsi="Times New Roman" w:cs="Times New Roman"/>
          <w:sz w:val="24"/>
          <w:szCs w:val="24"/>
        </w:rPr>
        <w:t xml:space="preserve"> an algorithm based on</w:t>
      </w:r>
      <w:r w:rsidR="00E66820" w:rsidRPr="00E22442">
        <w:rPr>
          <w:rFonts w:ascii="Times New Roman" w:hAnsi="Times New Roman" w:cs="Times New Roman"/>
          <w:sz w:val="24"/>
          <w:szCs w:val="24"/>
        </w:rPr>
        <w:t xml:space="preserve"> variables routinely collected in the </w:t>
      </w:r>
      <w:r w:rsidR="00A93C23">
        <w:rPr>
          <w:rFonts w:ascii="Times New Roman" w:hAnsi="Times New Roman" w:cs="Times New Roman"/>
          <w:sz w:val="24"/>
          <w:szCs w:val="24"/>
        </w:rPr>
        <w:t>EMR</w:t>
      </w:r>
      <w:r w:rsidR="00E66820" w:rsidRPr="00E22442">
        <w:rPr>
          <w:rFonts w:ascii="Times New Roman" w:hAnsi="Times New Roman" w:cs="Times New Roman"/>
          <w:sz w:val="24"/>
          <w:szCs w:val="24"/>
        </w:rPr>
        <w:t xml:space="preserve"> including age, sex and country</w:t>
      </w:r>
      <w:r w:rsidR="005B6BCA" w:rsidRPr="00E22442">
        <w:rPr>
          <w:rFonts w:ascii="Times New Roman" w:hAnsi="Times New Roman" w:cs="Times New Roman"/>
          <w:sz w:val="24"/>
          <w:szCs w:val="24"/>
        </w:rPr>
        <w:t xml:space="preserve"> of origin</w:t>
      </w:r>
      <w:r w:rsidR="00E66820" w:rsidRPr="00E22442">
        <w:rPr>
          <w:rFonts w:ascii="Times New Roman" w:hAnsi="Times New Roman" w:cs="Times New Roman"/>
          <w:sz w:val="24"/>
          <w:szCs w:val="24"/>
        </w:rPr>
        <w:t xml:space="preserve">, </w:t>
      </w:r>
      <w:r w:rsidR="005B6BCA" w:rsidRPr="00E22442">
        <w:rPr>
          <w:rFonts w:ascii="Times New Roman" w:hAnsi="Times New Roman" w:cs="Times New Roman"/>
          <w:sz w:val="24"/>
          <w:szCs w:val="24"/>
        </w:rPr>
        <w:t xml:space="preserve"> to</w:t>
      </w:r>
      <w:r w:rsidR="00E66820" w:rsidRPr="00E22442">
        <w:rPr>
          <w:rFonts w:ascii="Times New Roman" w:hAnsi="Times New Roman" w:cs="Times New Roman"/>
          <w:sz w:val="24"/>
          <w:szCs w:val="24"/>
        </w:rPr>
        <w:t xml:space="preserve"> prompt physicians to </w:t>
      </w:r>
      <w:r w:rsidR="00786E50" w:rsidRPr="00E22442">
        <w:rPr>
          <w:rFonts w:ascii="Times New Roman" w:hAnsi="Times New Roman" w:cs="Times New Roman"/>
          <w:sz w:val="24"/>
          <w:szCs w:val="24"/>
        </w:rPr>
        <w:t>simultaneous</w:t>
      </w:r>
      <w:r w:rsidR="003F20C1">
        <w:rPr>
          <w:rFonts w:ascii="Times New Roman" w:hAnsi="Times New Roman" w:cs="Times New Roman"/>
          <w:sz w:val="24"/>
          <w:szCs w:val="24"/>
        </w:rPr>
        <w:t>ly</w:t>
      </w:r>
      <w:r w:rsidR="00786E50" w:rsidRPr="00E22442">
        <w:rPr>
          <w:rFonts w:ascii="Times New Roman" w:hAnsi="Times New Roman" w:cs="Times New Roman"/>
          <w:sz w:val="24"/>
          <w:szCs w:val="24"/>
        </w:rPr>
        <w:t xml:space="preserve"> screen migrants for </w:t>
      </w:r>
      <w:r w:rsidR="00E66820" w:rsidRPr="00E22442">
        <w:rPr>
          <w:rFonts w:ascii="Times New Roman" w:hAnsi="Times New Roman" w:cs="Times New Roman"/>
          <w:sz w:val="24"/>
          <w:szCs w:val="24"/>
        </w:rPr>
        <w:t xml:space="preserve">any of </w:t>
      </w:r>
      <w:r w:rsidR="00D1128F">
        <w:rPr>
          <w:rFonts w:ascii="Times New Roman" w:hAnsi="Times New Roman" w:cs="Times New Roman"/>
          <w:sz w:val="24"/>
          <w:szCs w:val="24"/>
        </w:rPr>
        <w:t xml:space="preserve">several </w:t>
      </w:r>
      <w:r w:rsidR="00786E50" w:rsidRPr="00E22442">
        <w:rPr>
          <w:rFonts w:ascii="Times New Roman" w:hAnsi="Times New Roman" w:cs="Times New Roman"/>
          <w:sz w:val="24"/>
          <w:szCs w:val="24"/>
        </w:rPr>
        <w:t>infect</w:t>
      </w:r>
      <w:r w:rsidR="009F7B3D" w:rsidRPr="00E22442">
        <w:rPr>
          <w:rFonts w:ascii="Times New Roman" w:hAnsi="Times New Roman" w:cs="Times New Roman"/>
          <w:sz w:val="24"/>
          <w:szCs w:val="24"/>
        </w:rPr>
        <w:t>ious disease</w:t>
      </w:r>
      <w:r w:rsidR="00E66820" w:rsidRPr="00E22442">
        <w:rPr>
          <w:rFonts w:ascii="Times New Roman" w:hAnsi="Times New Roman" w:cs="Times New Roman"/>
          <w:sz w:val="24"/>
          <w:szCs w:val="24"/>
        </w:rPr>
        <w:t>s (</w:t>
      </w:r>
      <w:r w:rsidR="00786E50" w:rsidRPr="00E22442">
        <w:rPr>
          <w:rFonts w:ascii="Times New Roman" w:hAnsi="Times New Roman" w:cs="Times New Roman"/>
          <w:sz w:val="24"/>
          <w:szCs w:val="24"/>
        </w:rPr>
        <w:t>TB, HIV, HBV, HCV</w:t>
      </w:r>
      <w:r w:rsidR="009F7B3D" w:rsidRPr="00E22442">
        <w:rPr>
          <w:rFonts w:ascii="Times New Roman" w:hAnsi="Times New Roman" w:cs="Times New Roman"/>
          <w:sz w:val="24"/>
          <w:szCs w:val="24"/>
        </w:rPr>
        <w:t>,</w:t>
      </w:r>
      <w:r w:rsidR="00786E50" w:rsidRPr="00E22442">
        <w:rPr>
          <w:rFonts w:ascii="Times New Roman" w:hAnsi="Times New Roman" w:cs="Times New Roman"/>
          <w:sz w:val="24"/>
          <w:szCs w:val="24"/>
        </w:rPr>
        <w:t xml:space="preserve"> Chagas disease, strongyloidiasis and schistosomiasis</w:t>
      </w:r>
      <w:r w:rsidR="00E66820" w:rsidRPr="00E22442">
        <w:rPr>
          <w:rFonts w:ascii="Times New Roman" w:hAnsi="Times New Roman" w:cs="Times New Roman"/>
          <w:sz w:val="24"/>
          <w:szCs w:val="24"/>
        </w:rPr>
        <w:t>)</w:t>
      </w:r>
      <w:r w:rsidR="009F7B3D" w:rsidRPr="00E22442">
        <w:rPr>
          <w:rFonts w:ascii="Times New Roman" w:hAnsi="Times New Roman" w:cs="Times New Roman"/>
          <w:sz w:val="24"/>
          <w:szCs w:val="24"/>
        </w:rPr>
        <w:t>,</w:t>
      </w:r>
      <w:r w:rsidR="009867CF" w:rsidRPr="00E22442">
        <w:rPr>
          <w:rFonts w:ascii="Times New Roman" w:hAnsi="Times New Roman" w:cs="Times New Roman"/>
          <w:sz w:val="24"/>
          <w:szCs w:val="24"/>
        </w:rPr>
        <w:t xml:space="preserve"> for which they </w:t>
      </w:r>
      <w:r w:rsidR="003F20C1">
        <w:rPr>
          <w:rFonts w:ascii="Times New Roman" w:hAnsi="Times New Roman" w:cs="Times New Roman"/>
          <w:sz w:val="24"/>
          <w:szCs w:val="24"/>
        </w:rPr>
        <w:t xml:space="preserve">are </w:t>
      </w:r>
      <w:r w:rsidR="009867CF" w:rsidRPr="00E22442">
        <w:rPr>
          <w:rFonts w:ascii="Times New Roman" w:hAnsi="Times New Roman" w:cs="Times New Roman"/>
          <w:sz w:val="24"/>
          <w:szCs w:val="24"/>
        </w:rPr>
        <w:t xml:space="preserve">at </w:t>
      </w:r>
      <w:r w:rsidR="008F211D">
        <w:rPr>
          <w:rFonts w:ascii="Times New Roman" w:hAnsi="Times New Roman" w:cs="Times New Roman"/>
          <w:sz w:val="24"/>
          <w:szCs w:val="24"/>
        </w:rPr>
        <w:t xml:space="preserve"> </w:t>
      </w:r>
      <w:r w:rsidR="009867CF" w:rsidRPr="00E22442">
        <w:rPr>
          <w:rFonts w:ascii="Times New Roman" w:hAnsi="Times New Roman" w:cs="Times New Roman"/>
          <w:sz w:val="24"/>
          <w:szCs w:val="24"/>
        </w:rPr>
        <w:t>risk</w:t>
      </w:r>
      <w:r w:rsidR="00F174EF" w:rsidRPr="00E22442">
        <w:rPr>
          <w:rFonts w:ascii="Times New Roman" w:hAnsi="Times New Roman" w:cs="Times New Roman"/>
          <w:sz w:val="24"/>
          <w:szCs w:val="24"/>
        </w:rPr>
        <w:t xml:space="preserve">. </w:t>
      </w:r>
      <w:r w:rsidR="00786E50" w:rsidRPr="00E22442">
        <w:rPr>
          <w:rFonts w:ascii="Times New Roman" w:hAnsi="Times New Roman" w:cs="Times New Roman"/>
          <w:sz w:val="24"/>
          <w:szCs w:val="24"/>
        </w:rPr>
        <w:t xml:space="preserve"> </w:t>
      </w:r>
      <w:r w:rsidR="00F174EF" w:rsidRPr="00E22442">
        <w:rPr>
          <w:rFonts w:ascii="Times New Roman" w:hAnsi="Times New Roman" w:cs="Times New Roman"/>
          <w:sz w:val="24"/>
          <w:szCs w:val="24"/>
        </w:rPr>
        <w:t>This was a pragmatic pilot cluster</w:t>
      </w:r>
      <w:r w:rsidR="003F20C1">
        <w:rPr>
          <w:rFonts w:ascii="Times New Roman" w:hAnsi="Times New Roman" w:cs="Times New Roman"/>
          <w:sz w:val="24"/>
          <w:szCs w:val="24"/>
        </w:rPr>
        <w:t>ed</w:t>
      </w:r>
      <w:r w:rsidR="00F174EF" w:rsidRPr="00E22442">
        <w:rPr>
          <w:rFonts w:ascii="Times New Roman" w:hAnsi="Times New Roman" w:cs="Times New Roman"/>
          <w:sz w:val="24"/>
          <w:szCs w:val="24"/>
        </w:rPr>
        <w:t>-</w:t>
      </w:r>
      <w:r w:rsidR="003F20C1">
        <w:rPr>
          <w:rFonts w:ascii="Times New Roman" w:hAnsi="Times New Roman" w:cs="Times New Roman"/>
          <w:sz w:val="24"/>
          <w:szCs w:val="24"/>
        </w:rPr>
        <w:t>RCT between</w:t>
      </w:r>
      <w:r w:rsidR="009F7B3D" w:rsidRPr="00E22442">
        <w:rPr>
          <w:rFonts w:ascii="Times New Roman" w:hAnsi="Times New Roman" w:cs="Times New Roman"/>
          <w:sz w:val="24"/>
          <w:szCs w:val="24"/>
        </w:rPr>
        <w:t xml:space="preserve"> March-December 201</w:t>
      </w:r>
      <w:r w:rsidR="003F20C1">
        <w:rPr>
          <w:rFonts w:ascii="Times New Roman" w:hAnsi="Times New Roman" w:cs="Times New Roman"/>
          <w:sz w:val="24"/>
          <w:szCs w:val="24"/>
        </w:rPr>
        <w:t>8</w:t>
      </w:r>
      <w:r w:rsidR="00F174EF" w:rsidRPr="00E22442">
        <w:rPr>
          <w:rFonts w:ascii="Times New Roman" w:hAnsi="Times New Roman" w:cs="Times New Roman"/>
          <w:sz w:val="24"/>
          <w:szCs w:val="24"/>
        </w:rPr>
        <w:t>, among 8 primary care centres in Catalonia, Spain</w:t>
      </w:r>
      <w:r w:rsidR="009F7B3D" w:rsidRPr="00E22442">
        <w:rPr>
          <w:rFonts w:ascii="Times New Roman" w:hAnsi="Times New Roman" w:cs="Times New Roman"/>
          <w:sz w:val="24"/>
          <w:szCs w:val="24"/>
        </w:rPr>
        <w:t xml:space="preserve"> which </w:t>
      </w:r>
      <w:r w:rsidR="00F174EF" w:rsidRPr="00E22442">
        <w:rPr>
          <w:rFonts w:ascii="Times New Roman" w:hAnsi="Times New Roman" w:cs="Times New Roman"/>
          <w:sz w:val="24"/>
          <w:szCs w:val="24"/>
        </w:rPr>
        <w:t>were randomly allocated 1:1 to use of the digital tool for screening, or to routine care</w:t>
      </w:r>
      <w:r w:rsidR="00786E50" w:rsidRPr="00E22442">
        <w:rPr>
          <w:rFonts w:ascii="Times New Roman" w:hAnsi="Times New Roman" w:cs="Times New Roman"/>
          <w:sz w:val="24"/>
          <w:szCs w:val="24"/>
        </w:rPr>
        <w:t>.</w:t>
      </w:r>
      <w:r w:rsidR="009867CF" w:rsidRPr="00E22442">
        <w:rPr>
          <w:rFonts w:ascii="Times New Roman" w:hAnsi="Times New Roman" w:cs="Times New Roman"/>
          <w:sz w:val="24"/>
          <w:szCs w:val="24"/>
        </w:rPr>
        <w:t xml:space="preserve">  The screening rate and diagnostic rates for each</w:t>
      </w:r>
      <w:r w:rsidR="00515C2D" w:rsidRPr="00E22442">
        <w:rPr>
          <w:rFonts w:ascii="Times New Roman" w:hAnsi="Times New Roman" w:cs="Times New Roman"/>
          <w:sz w:val="24"/>
          <w:szCs w:val="24"/>
        </w:rPr>
        <w:t xml:space="preserve"> infection during the 9</w:t>
      </w:r>
      <w:r w:rsidR="00544A81" w:rsidRPr="00E22442">
        <w:rPr>
          <w:rFonts w:ascii="Times New Roman" w:hAnsi="Times New Roman" w:cs="Times New Roman"/>
          <w:sz w:val="24"/>
          <w:szCs w:val="24"/>
        </w:rPr>
        <w:t>-</w:t>
      </w:r>
      <w:r w:rsidR="00515C2D" w:rsidRPr="00E22442">
        <w:rPr>
          <w:rFonts w:ascii="Times New Roman" w:hAnsi="Times New Roman" w:cs="Times New Roman"/>
          <w:sz w:val="24"/>
          <w:szCs w:val="24"/>
        </w:rPr>
        <w:t xml:space="preserve">month study period </w:t>
      </w:r>
      <w:r w:rsidR="009867CF" w:rsidRPr="00E22442">
        <w:rPr>
          <w:rFonts w:ascii="Times New Roman" w:hAnsi="Times New Roman" w:cs="Times New Roman"/>
          <w:sz w:val="24"/>
          <w:szCs w:val="24"/>
        </w:rPr>
        <w:t xml:space="preserve">was compared in </w:t>
      </w:r>
      <w:r w:rsidR="004D6C11">
        <w:rPr>
          <w:rFonts w:ascii="Times New Roman" w:hAnsi="Times New Roman" w:cs="Times New Roman"/>
          <w:sz w:val="24"/>
          <w:szCs w:val="24"/>
        </w:rPr>
        <w:t xml:space="preserve">the </w:t>
      </w:r>
      <w:r w:rsidR="000D538A" w:rsidRPr="00E22442">
        <w:rPr>
          <w:rFonts w:ascii="Times New Roman" w:hAnsi="Times New Roman" w:cs="Times New Roman"/>
          <w:sz w:val="24"/>
          <w:szCs w:val="24"/>
        </w:rPr>
        <w:t>6-year</w:t>
      </w:r>
      <w:r w:rsidR="004D6C11">
        <w:rPr>
          <w:rFonts w:ascii="Times New Roman" w:hAnsi="Times New Roman" w:cs="Times New Roman"/>
          <w:sz w:val="24"/>
          <w:szCs w:val="24"/>
        </w:rPr>
        <w:t xml:space="preserve"> </w:t>
      </w:r>
      <w:r w:rsidR="009867CF" w:rsidRPr="00E22442">
        <w:rPr>
          <w:rFonts w:ascii="Times New Roman" w:hAnsi="Times New Roman" w:cs="Times New Roman"/>
          <w:sz w:val="24"/>
          <w:szCs w:val="24"/>
        </w:rPr>
        <w:t>prior</w:t>
      </w:r>
      <w:r w:rsidR="00515C2D" w:rsidRPr="00E22442">
        <w:rPr>
          <w:rFonts w:ascii="Times New Roman" w:hAnsi="Times New Roman" w:cs="Times New Roman"/>
          <w:sz w:val="24"/>
          <w:szCs w:val="24"/>
        </w:rPr>
        <w:t xml:space="preserve"> (2012)</w:t>
      </w:r>
      <w:r w:rsidR="009867CF" w:rsidRPr="00E22442">
        <w:rPr>
          <w:rFonts w:ascii="Times New Roman" w:hAnsi="Times New Roman" w:cs="Times New Roman"/>
          <w:sz w:val="24"/>
          <w:szCs w:val="24"/>
        </w:rPr>
        <w:t xml:space="preserve"> to the</w:t>
      </w:r>
      <w:r w:rsidR="004D6C11">
        <w:rPr>
          <w:rFonts w:ascii="Times New Roman" w:hAnsi="Times New Roman" w:cs="Times New Roman"/>
          <w:sz w:val="24"/>
          <w:szCs w:val="24"/>
        </w:rPr>
        <w:t xml:space="preserve"> </w:t>
      </w:r>
      <w:r w:rsidR="009867CF" w:rsidRPr="00E22442">
        <w:rPr>
          <w:rFonts w:ascii="Times New Roman" w:hAnsi="Times New Roman" w:cs="Times New Roman"/>
          <w:sz w:val="24"/>
          <w:szCs w:val="24"/>
        </w:rPr>
        <w:t xml:space="preserve">intervention </w:t>
      </w:r>
      <w:r w:rsidR="00515C2D" w:rsidRPr="00E22442">
        <w:rPr>
          <w:rFonts w:ascii="Times New Roman" w:hAnsi="Times New Roman" w:cs="Times New Roman"/>
          <w:sz w:val="24"/>
          <w:szCs w:val="24"/>
        </w:rPr>
        <w:t>implementation</w:t>
      </w:r>
      <w:r w:rsidR="009867CF" w:rsidRPr="00E22442">
        <w:rPr>
          <w:rFonts w:ascii="Times New Roman" w:hAnsi="Times New Roman" w:cs="Times New Roman"/>
          <w:sz w:val="24"/>
          <w:szCs w:val="24"/>
        </w:rPr>
        <w:t>.</w:t>
      </w:r>
      <w:r w:rsidR="00E22442">
        <w:rPr>
          <w:rFonts w:ascii="Times New Roman" w:hAnsi="Times New Roman" w:cs="Times New Roman"/>
          <w:sz w:val="24"/>
          <w:szCs w:val="24"/>
        </w:rPr>
        <w:t xml:space="preserve"> </w:t>
      </w:r>
      <w:r w:rsidR="007304CD" w:rsidRPr="00E22442">
        <w:rPr>
          <w:rFonts w:ascii="Times New Roman" w:hAnsi="Times New Roman" w:cs="Times New Roman"/>
          <w:sz w:val="24"/>
          <w:szCs w:val="24"/>
        </w:rPr>
        <w:t>With the intervention</w:t>
      </w:r>
      <w:r w:rsidR="00224B54">
        <w:rPr>
          <w:rFonts w:ascii="Times New Roman" w:hAnsi="Times New Roman" w:cs="Times New Roman"/>
          <w:sz w:val="24"/>
          <w:szCs w:val="24"/>
        </w:rPr>
        <w:t>,</w:t>
      </w:r>
      <w:r w:rsidR="007304CD" w:rsidRPr="00E22442">
        <w:rPr>
          <w:rFonts w:ascii="Times New Roman" w:hAnsi="Times New Roman" w:cs="Times New Roman"/>
          <w:sz w:val="24"/>
          <w:szCs w:val="24"/>
        </w:rPr>
        <w:t xml:space="preserve"> diagnostic testing and screening rate increased </w:t>
      </w:r>
      <w:r w:rsidR="00D30C02">
        <w:rPr>
          <w:rFonts w:ascii="Times New Roman" w:hAnsi="Times New Roman" w:cs="Times New Roman"/>
          <w:sz w:val="24"/>
          <w:szCs w:val="24"/>
        </w:rPr>
        <w:t>(OR=</w:t>
      </w:r>
      <w:r w:rsidR="00D30C02" w:rsidRPr="00E22442">
        <w:rPr>
          <w:rFonts w:ascii="Times New Roman" w:hAnsi="Times New Roman" w:cs="Times New Roman"/>
          <w:sz w:val="24"/>
          <w:szCs w:val="24"/>
        </w:rPr>
        <w:t>1.36</w:t>
      </w:r>
      <w:r w:rsidR="00D30C02">
        <w:rPr>
          <w:rFonts w:ascii="Times New Roman" w:hAnsi="Times New Roman" w:cs="Times New Roman"/>
          <w:sz w:val="24"/>
          <w:szCs w:val="24"/>
        </w:rPr>
        <w:t xml:space="preserve">) </w:t>
      </w:r>
      <w:r w:rsidR="006015C9" w:rsidRPr="00E22442">
        <w:rPr>
          <w:rFonts w:ascii="Times New Roman" w:hAnsi="Times New Roman" w:cs="Times New Roman"/>
          <w:sz w:val="24"/>
          <w:szCs w:val="24"/>
        </w:rPr>
        <w:t xml:space="preserve">for any </w:t>
      </w:r>
      <w:r w:rsidR="00D1128F">
        <w:rPr>
          <w:rFonts w:ascii="Times New Roman" w:hAnsi="Times New Roman" w:cs="Times New Roman"/>
          <w:sz w:val="24"/>
          <w:szCs w:val="24"/>
        </w:rPr>
        <w:t xml:space="preserve">of the </w:t>
      </w:r>
      <w:r w:rsidR="00224B54">
        <w:rPr>
          <w:rFonts w:ascii="Times New Roman" w:hAnsi="Times New Roman" w:cs="Times New Roman"/>
          <w:sz w:val="24"/>
          <w:szCs w:val="24"/>
        </w:rPr>
        <w:t xml:space="preserve">targeted </w:t>
      </w:r>
      <w:r w:rsidR="00515C2D" w:rsidRPr="00E22442">
        <w:rPr>
          <w:rFonts w:ascii="Times New Roman" w:hAnsi="Times New Roman" w:cs="Times New Roman"/>
          <w:sz w:val="24"/>
          <w:szCs w:val="24"/>
        </w:rPr>
        <w:t xml:space="preserve">infectious </w:t>
      </w:r>
      <w:r w:rsidR="006015C9" w:rsidRPr="00E22442">
        <w:rPr>
          <w:rFonts w:ascii="Times New Roman" w:hAnsi="Times New Roman" w:cs="Times New Roman"/>
          <w:sz w:val="24"/>
          <w:szCs w:val="24"/>
        </w:rPr>
        <w:t>disease</w:t>
      </w:r>
      <w:r w:rsidR="00515C2D" w:rsidRPr="00E22442">
        <w:rPr>
          <w:rFonts w:ascii="Times New Roman" w:hAnsi="Times New Roman" w:cs="Times New Roman"/>
          <w:sz w:val="24"/>
          <w:szCs w:val="24"/>
        </w:rPr>
        <w:t>s</w:t>
      </w:r>
      <w:r w:rsidR="006015C9" w:rsidRPr="00E22442">
        <w:rPr>
          <w:rFonts w:ascii="Times New Roman" w:hAnsi="Times New Roman" w:cs="Times New Roman"/>
          <w:sz w:val="24"/>
          <w:szCs w:val="24"/>
        </w:rPr>
        <w:t xml:space="preserve"> and </w:t>
      </w:r>
      <w:r w:rsidR="00D30C02">
        <w:rPr>
          <w:rFonts w:ascii="Times New Roman" w:hAnsi="Times New Roman" w:cs="Times New Roman"/>
          <w:sz w:val="24"/>
          <w:szCs w:val="24"/>
        </w:rPr>
        <w:t>increased (OR=</w:t>
      </w:r>
      <w:r w:rsidR="006015C9" w:rsidRPr="00E22442">
        <w:rPr>
          <w:rFonts w:ascii="Times New Roman" w:hAnsi="Times New Roman" w:cs="Times New Roman"/>
          <w:sz w:val="24"/>
          <w:szCs w:val="24"/>
        </w:rPr>
        <w:t>7.78</w:t>
      </w:r>
      <w:r w:rsidR="00D30C02">
        <w:rPr>
          <w:rFonts w:ascii="Times New Roman" w:hAnsi="Times New Roman" w:cs="Times New Roman"/>
          <w:sz w:val="24"/>
          <w:szCs w:val="24"/>
        </w:rPr>
        <w:t xml:space="preserve">) </w:t>
      </w:r>
      <w:r w:rsidR="006015C9" w:rsidRPr="00E22442">
        <w:rPr>
          <w:rFonts w:ascii="Times New Roman" w:hAnsi="Times New Roman" w:cs="Times New Roman"/>
          <w:sz w:val="24"/>
          <w:szCs w:val="24"/>
        </w:rPr>
        <w:t xml:space="preserve">for </w:t>
      </w:r>
      <w:r w:rsidR="00224B54">
        <w:rPr>
          <w:rFonts w:ascii="Times New Roman" w:hAnsi="Times New Roman" w:cs="Times New Roman"/>
          <w:sz w:val="24"/>
          <w:szCs w:val="24"/>
        </w:rPr>
        <w:t xml:space="preserve">any </w:t>
      </w:r>
      <w:r w:rsidR="006015C9" w:rsidRPr="00E22442">
        <w:rPr>
          <w:rFonts w:ascii="Times New Roman" w:hAnsi="Times New Roman" w:cs="Times New Roman"/>
          <w:sz w:val="24"/>
          <w:szCs w:val="24"/>
        </w:rPr>
        <w:t>parasitic disease</w:t>
      </w:r>
      <w:r w:rsidR="00B734EF">
        <w:rPr>
          <w:rFonts w:ascii="Times New Roman" w:hAnsi="Times New Roman" w:cs="Times New Roman"/>
          <w:sz w:val="24"/>
          <w:szCs w:val="24"/>
        </w:rPr>
        <w:t xml:space="preserve"> (</w:t>
      </w:r>
      <w:r w:rsidR="006015C9" w:rsidRPr="00E22442">
        <w:rPr>
          <w:rFonts w:ascii="Times New Roman" w:hAnsi="Times New Roman" w:cs="Times New Roman"/>
          <w:sz w:val="24"/>
          <w:szCs w:val="24"/>
        </w:rPr>
        <w:t>conditions for which practitioners are less familiar</w:t>
      </w:r>
      <w:r w:rsidR="00B734EF">
        <w:rPr>
          <w:rFonts w:ascii="Times New Roman" w:hAnsi="Times New Roman" w:cs="Times New Roman"/>
          <w:sz w:val="24"/>
          <w:szCs w:val="24"/>
        </w:rPr>
        <w:t>)</w:t>
      </w:r>
      <w:r w:rsidR="006015C9" w:rsidRPr="00E22442">
        <w:rPr>
          <w:rFonts w:ascii="Times New Roman" w:hAnsi="Times New Roman" w:cs="Times New Roman"/>
          <w:sz w:val="24"/>
          <w:szCs w:val="24"/>
        </w:rPr>
        <w:t xml:space="preserve">. </w:t>
      </w:r>
      <w:r w:rsidR="000D538A">
        <w:rPr>
          <w:rFonts w:ascii="Times New Roman" w:hAnsi="Times New Roman" w:cs="Times New Roman"/>
          <w:sz w:val="24"/>
          <w:szCs w:val="24"/>
        </w:rPr>
        <w:t xml:space="preserve">The </w:t>
      </w:r>
      <w:r w:rsidR="000D538A" w:rsidRPr="00E22442">
        <w:rPr>
          <w:rFonts w:ascii="Times New Roman" w:hAnsi="Times New Roman" w:cs="Times New Roman"/>
          <w:sz w:val="24"/>
          <w:szCs w:val="24"/>
        </w:rPr>
        <w:t>absolute proportion screened for any condition increased from 12.9% to 17.5%</w:t>
      </w:r>
      <w:r w:rsidR="00FF3375">
        <w:rPr>
          <w:rFonts w:ascii="Times New Roman" w:hAnsi="Times New Roman" w:cs="Times New Roman"/>
          <w:sz w:val="24"/>
          <w:szCs w:val="24"/>
        </w:rPr>
        <w:t xml:space="preserve"> for any infectious disease </w:t>
      </w:r>
      <w:r w:rsidR="00B734EF">
        <w:rPr>
          <w:rFonts w:ascii="Times New Roman" w:hAnsi="Times New Roman" w:cs="Times New Roman"/>
          <w:sz w:val="24"/>
          <w:szCs w:val="24"/>
        </w:rPr>
        <w:t>and from</w:t>
      </w:r>
      <w:r w:rsidR="00FF3375">
        <w:rPr>
          <w:rFonts w:ascii="Times New Roman" w:hAnsi="Times New Roman" w:cs="Times New Roman"/>
          <w:sz w:val="24"/>
          <w:szCs w:val="24"/>
        </w:rPr>
        <w:t xml:space="preserve"> </w:t>
      </w:r>
      <w:r w:rsidR="000D538A">
        <w:rPr>
          <w:rFonts w:ascii="Times New Roman" w:hAnsi="Times New Roman" w:cs="Times New Roman"/>
          <w:sz w:val="24"/>
          <w:szCs w:val="24"/>
        </w:rPr>
        <w:t>0.9% to</w:t>
      </w:r>
      <w:r w:rsidR="00FF3375">
        <w:rPr>
          <w:rFonts w:ascii="Times New Roman" w:hAnsi="Times New Roman" w:cs="Times New Roman"/>
          <w:sz w:val="24"/>
          <w:szCs w:val="24"/>
        </w:rPr>
        <w:t xml:space="preserve"> </w:t>
      </w:r>
      <w:r w:rsidR="000D538A">
        <w:rPr>
          <w:rFonts w:ascii="Times New Roman" w:hAnsi="Times New Roman" w:cs="Times New Roman"/>
          <w:sz w:val="24"/>
          <w:szCs w:val="24"/>
        </w:rPr>
        <w:t>6.3%</w:t>
      </w:r>
      <w:r w:rsidR="00FF3375">
        <w:rPr>
          <w:rFonts w:ascii="Times New Roman" w:hAnsi="Times New Roman" w:cs="Times New Roman"/>
          <w:sz w:val="24"/>
          <w:szCs w:val="24"/>
        </w:rPr>
        <w:t xml:space="preserve"> for any parasitic infection.  Gi</w:t>
      </w:r>
      <w:r w:rsidR="000D538A">
        <w:rPr>
          <w:rFonts w:ascii="Times New Roman" w:hAnsi="Times New Roman" w:cs="Times New Roman"/>
          <w:sz w:val="24"/>
          <w:szCs w:val="24"/>
        </w:rPr>
        <w:t xml:space="preserve">ven that </w:t>
      </w:r>
      <w:r w:rsidR="00FF3375">
        <w:rPr>
          <w:rFonts w:ascii="Times New Roman" w:hAnsi="Times New Roman" w:cs="Times New Roman"/>
          <w:sz w:val="24"/>
          <w:szCs w:val="24"/>
        </w:rPr>
        <w:t xml:space="preserve">less than </w:t>
      </w:r>
      <w:r w:rsidR="009867CF" w:rsidRPr="00E22442">
        <w:rPr>
          <w:rFonts w:ascii="Times New Roman" w:hAnsi="Times New Roman" w:cs="Times New Roman"/>
          <w:sz w:val="24"/>
          <w:szCs w:val="24"/>
        </w:rPr>
        <w:t xml:space="preserve">20% of </w:t>
      </w:r>
      <w:r w:rsidR="00D1128F">
        <w:rPr>
          <w:rFonts w:ascii="Times New Roman" w:hAnsi="Times New Roman" w:cs="Times New Roman"/>
          <w:sz w:val="24"/>
          <w:szCs w:val="24"/>
        </w:rPr>
        <w:t xml:space="preserve">those </w:t>
      </w:r>
      <w:r w:rsidR="009867CF" w:rsidRPr="00E22442">
        <w:rPr>
          <w:rFonts w:ascii="Times New Roman" w:hAnsi="Times New Roman" w:cs="Times New Roman"/>
          <w:sz w:val="24"/>
          <w:szCs w:val="24"/>
        </w:rPr>
        <w:t>eligible for screening were screened during the study period</w:t>
      </w:r>
      <w:r w:rsidR="000D538A">
        <w:rPr>
          <w:rFonts w:ascii="Times New Roman" w:hAnsi="Times New Roman" w:cs="Times New Roman"/>
          <w:sz w:val="24"/>
          <w:szCs w:val="24"/>
        </w:rPr>
        <w:t xml:space="preserve">, </w:t>
      </w:r>
      <w:r w:rsidR="009C7763" w:rsidRPr="00E22442">
        <w:rPr>
          <w:rFonts w:ascii="Times New Roman" w:hAnsi="Times New Roman" w:cs="Times New Roman"/>
          <w:sz w:val="24"/>
          <w:szCs w:val="24"/>
        </w:rPr>
        <w:t>additional strategies in other settings to increase screening coverage</w:t>
      </w:r>
      <w:r w:rsidR="00FF3375">
        <w:rPr>
          <w:rFonts w:ascii="Times New Roman" w:hAnsi="Times New Roman" w:cs="Times New Roman"/>
          <w:sz w:val="24"/>
          <w:szCs w:val="24"/>
        </w:rPr>
        <w:t xml:space="preserve"> will be needed.</w:t>
      </w:r>
      <w:r w:rsidR="009867CF" w:rsidRPr="00E22442">
        <w:rPr>
          <w:rFonts w:ascii="Times New Roman" w:hAnsi="Times New Roman" w:cs="Times New Roman"/>
          <w:sz w:val="24"/>
          <w:szCs w:val="24"/>
        </w:rPr>
        <w:t xml:space="preserve"> </w:t>
      </w:r>
      <w:r w:rsidR="00E22442">
        <w:rPr>
          <w:rFonts w:ascii="Times New Roman" w:hAnsi="Times New Roman" w:cs="Times New Roman"/>
          <w:sz w:val="24"/>
          <w:szCs w:val="24"/>
        </w:rPr>
        <w:t xml:space="preserve"> </w:t>
      </w:r>
      <w:r w:rsidR="004E1B3E" w:rsidRPr="00E22442">
        <w:rPr>
          <w:rFonts w:ascii="Times New Roman" w:hAnsi="Times New Roman" w:cs="Times New Roman"/>
          <w:sz w:val="24"/>
          <w:szCs w:val="24"/>
        </w:rPr>
        <w:t xml:space="preserve">The study </w:t>
      </w:r>
      <w:r w:rsidR="00B734EF">
        <w:rPr>
          <w:rFonts w:ascii="Times New Roman" w:hAnsi="Times New Roman" w:cs="Times New Roman"/>
          <w:sz w:val="24"/>
          <w:szCs w:val="24"/>
        </w:rPr>
        <w:t xml:space="preserve">was </w:t>
      </w:r>
      <w:r w:rsidR="00B734EF" w:rsidRPr="00E22442">
        <w:rPr>
          <w:rFonts w:ascii="Times New Roman" w:hAnsi="Times New Roman" w:cs="Times New Roman"/>
          <w:sz w:val="24"/>
          <w:szCs w:val="24"/>
        </w:rPr>
        <w:t>limited</w:t>
      </w:r>
      <w:r w:rsidR="004E1B3E" w:rsidRPr="00E22442">
        <w:rPr>
          <w:rFonts w:ascii="Times New Roman" w:hAnsi="Times New Roman" w:cs="Times New Roman"/>
          <w:sz w:val="24"/>
          <w:szCs w:val="24"/>
        </w:rPr>
        <w:t xml:space="preserve"> </w:t>
      </w:r>
      <w:r w:rsidR="00A93C23">
        <w:rPr>
          <w:rFonts w:ascii="Times New Roman" w:hAnsi="Times New Roman" w:cs="Times New Roman"/>
          <w:sz w:val="24"/>
          <w:szCs w:val="24"/>
        </w:rPr>
        <w:t>in</w:t>
      </w:r>
      <w:r w:rsidR="004E1B3E" w:rsidRPr="00E22442">
        <w:rPr>
          <w:rFonts w:ascii="Times New Roman" w:hAnsi="Times New Roman" w:cs="Times New Roman"/>
          <w:sz w:val="24"/>
          <w:szCs w:val="24"/>
        </w:rPr>
        <w:t xml:space="preserve"> that it was not possible to determine if the low screening uptake was due to lack of offering screening to patients</w:t>
      </w:r>
      <w:r w:rsidR="00544A81" w:rsidRPr="00E22442">
        <w:rPr>
          <w:rFonts w:ascii="Times New Roman" w:hAnsi="Times New Roman" w:cs="Times New Roman"/>
          <w:sz w:val="24"/>
          <w:szCs w:val="24"/>
        </w:rPr>
        <w:t xml:space="preserve"> on the part </w:t>
      </w:r>
      <w:r w:rsidR="00B734EF">
        <w:rPr>
          <w:rFonts w:ascii="Times New Roman" w:hAnsi="Times New Roman" w:cs="Times New Roman"/>
          <w:sz w:val="24"/>
          <w:szCs w:val="24"/>
        </w:rPr>
        <w:t xml:space="preserve">of </w:t>
      </w:r>
      <w:r w:rsidR="00544A81" w:rsidRPr="00E22442">
        <w:rPr>
          <w:rFonts w:ascii="Times New Roman" w:hAnsi="Times New Roman" w:cs="Times New Roman"/>
          <w:sz w:val="24"/>
          <w:szCs w:val="24"/>
        </w:rPr>
        <w:t>practitioners</w:t>
      </w:r>
      <w:r w:rsidR="004E1B3E" w:rsidRPr="00E22442">
        <w:rPr>
          <w:rFonts w:ascii="Times New Roman" w:hAnsi="Times New Roman" w:cs="Times New Roman"/>
          <w:sz w:val="24"/>
          <w:szCs w:val="24"/>
        </w:rPr>
        <w:t xml:space="preserve"> or patient refusal to be screened.</w:t>
      </w:r>
    </w:p>
    <w:p w14:paraId="5348D925" w14:textId="77777777" w:rsidR="00E0733B" w:rsidRDefault="00E0733B" w:rsidP="00DC6FF7">
      <w:pPr>
        <w:pStyle w:val="ListParagraph"/>
        <w:autoSpaceDE w:val="0"/>
        <w:autoSpaceDN w:val="0"/>
        <w:adjustRightInd w:val="0"/>
        <w:spacing w:after="0" w:line="360" w:lineRule="auto"/>
        <w:contextualSpacing w:val="0"/>
        <w:rPr>
          <w:rFonts w:ascii="Times New Roman" w:hAnsi="Times New Roman" w:cs="Times New Roman"/>
          <w:sz w:val="24"/>
          <w:szCs w:val="24"/>
        </w:rPr>
      </w:pPr>
    </w:p>
    <w:p w14:paraId="78F24004" w14:textId="2031DA95" w:rsidR="00965C60" w:rsidRPr="00B72518" w:rsidRDefault="006B1F30" w:rsidP="00DC6FF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B72518">
        <w:rPr>
          <w:rFonts w:ascii="Times New Roman" w:hAnsi="Times New Roman" w:cs="Times New Roman"/>
          <w:sz w:val="24"/>
          <w:szCs w:val="24"/>
        </w:rPr>
        <w:t>A</w:t>
      </w:r>
      <w:r w:rsidR="00D1128F">
        <w:rPr>
          <w:rFonts w:ascii="Times New Roman" w:hAnsi="Times New Roman" w:cs="Times New Roman"/>
          <w:sz w:val="24"/>
          <w:szCs w:val="24"/>
        </w:rPr>
        <w:t>n additional</w:t>
      </w:r>
      <w:r w:rsidRPr="00B72518">
        <w:rPr>
          <w:rFonts w:ascii="Times New Roman" w:hAnsi="Times New Roman" w:cs="Times New Roman"/>
          <w:sz w:val="24"/>
          <w:szCs w:val="24"/>
        </w:rPr>
        <w:t xml:space="preserve"> barrier to implementing the IS-MiHealth tool</w:t>
      </w:r>
      <w:r w:rsidR="00A93C23">
        <w:rPr>
          <w:rFonts w:ascii="Times New Roman" w:hAnsi="Times New Roman" w:cs="Times New Roman"/>
          <w:sz w:val="24"/>
          <w:szCs w:val="24"/>
        </w:rPr>
        <w:t xml:space="preserve"> </w:t>
      </w:r>
      <w:r w:rsidR="00D6294D" w:rsidRPr="00B72518">
        <w:rPr>
          <w:rFonts w:ascii="Times New Roman" w:hAnsi="Times New Roman" w:cs="Times New Roman"/>
          <w:sz w:val="24"/>
          <w:szCs w:val="24"/>
        </w:rPr>
        <w:t>in other countries</w:t>
      </w:r>
      <w:r w:rsidR="00E86C13" w:rsidRPr="00B72518">
        <w:rPr>
          <w:rFonts w:ascii="Times New Roman" w:hAnsi="Times New Roman" w:cs="Times New Roman"/>
          <w:sz w:val="24"/>
          <w:szCs w:val="24"/>
        </w:rPr>
        <w:t xml:space="preserve"> is that </w:t>
      </w:r>
      <w:r w:rsidR="00E0733B" w:rsidRPr="00B72518">
        <w:rPr>
          <w:rFonts w:ascii="Times New Roman" w:hAnsi="Times New Roman" w:cs="Times New Roman"/>
          <w:sz w:val="24"/>
          <w:szCs w:val="24"/>
        </w:rPr>
        <w:t>data on country of origin</w:t>
      </w:r>
      <w:r w:rsidR="00D47F29">
        <w:rPr>
          <w:rFonts w:ascii="Times New Roman" w:hAnsi="Times New Roman" w:cs="Times New Roman"/>
          <w:sz w:val="24"/>
          <w:szCs w:val="24"/>
        </w:rPr>
        <w:t xml:space="preserve">, </w:t>
      </w:r>
      <w:r w:rsidR="00544A81" w:rsidRPr="00B72518">
        <w:rPr>
          <w:rFonts w:ascii="Times New Roman" w:hAnsi="Times New Roman" w:cs="Times New Roman"/>
          <w:sz w:val="24"/>
          <w:szCs w:val="24"/>
        </w:rPr>
        <w:t>required for the algorithm</w:t>
      </w:r>
      <w:r w:rsidR="00D47F29">
        <w:rPr>
          <w:rFonts w:ascii="Times New Roman" w:hAnsi="Times New Roman" w:cs="Times New Roman"/>
          <w:sz w:val="24"/>
          <w:szCs w:val="24"/>
        </w:rPr>
        <w:t>,</w:t>
      </w:r>
      <w:r w:rsidR="00544A81" w:rsidRPr="00B72518">
        <w:rPr>
          <w:rFonts w:ascii="Times New Roman" w:hAnsi="Times New Roman" w:cs="Times New Roman"/>
          <w:sz w:val="24"/>
          <w:szCs w:val="24"/>
        </w:rPr>
        <w:t xml:space="preserve"> </w:t>
      </w:r>
      <w:r w:rsidR="00E0733B" w:rsidRPr="00B72518">
        <w:rPr>
          <w:rFonts w:ascii="Times New Roman" w:hAnsi="Times New Roman" w:cs="Times New Roman"/>
          <w:sz w:val="24"/>
          <w:szCs w:val="24"/>
        </w:rPr>
        <w:t xml:space="preserve">is not </w:t>
      </w:r>
      <w:r w:rsidR="00D47F29">
        <w:rPr>
          <w:rFonts w:ascii="Times New Roman" w:hAnsi="Times New Roman" w:cs="Times New Roman"/>
          <w:sz w:val="24"/>
          <w:szCs w:val="24"/>
        </w:rPr>
        <w:t xml:space="preserve">routinely </w:t>
      </w:r>
      <w:r w:rsidR="00E0733B" w:rsidRPr="00B72518">
        <w:rPr>
          <w:rFonts w:ascii="Times New Roman" w:hAnsi="Times New Roman" w:cs="Times New Roman"/>
          <w:sz w:val="24"/>
          <w:szCs w:val="24"/>
        </w:rPr>
        <w:t>collected in</w:t>
      </w:r>
      <w:r w:rsidR="00544A81" w:rsidRPr="00B72518">
        <w:rPr>
          <w:rFonts w:ascii="Times New Roman" w:hAnsi="Times New Roman" w:cs="Times New Roman"/>
          <w:sz w:val="24"/>
          <w:szCs w:val="24"/>
        </w:rPr>
        <w:t xml:space="preserve"> health data</w:t>
      </w:r>
      <w:r w:rsidR="00FB1E63" w:rsidRPr="00B72518">
        <w:rPr>
          <w:rFonts w:ascii="Times New Roman" w:hAnsi="Times New Roman" w:cs="Times New Roman"/>
          <w:sz w:val="24"/>
          <w:szCs w:val="24"/>
        </w:rPr>
        <w:t>sets</w:t>
      </w:r>
      <w:r w:rsidR="00544A81" w:rsidRPr="00B72518">
        <w:rPr>
          <w:rFonts w:ascii="Times New Roman" w:hAnsi="Times New Roman" w:cs="Times New Roman"/>
          <w:sz w:val="24"/>
          <w:szCs w:val="24"/>
        </w:rPr>
        <w:t xml:space="preserve"> in more </w:t>
      </w:r>
      <w:r w:rsidR="00544A81" w:rsidRPr="00B72518">
        <w:rPr>
          <w:rFonts w:ascii="Times New Roman" w:hAnsi="Times New Roman" w:cs="Times New Roman"/>
          <w:sz w:val="24"/>
          <w:szCs w:val="24"/>
        </w:rPr>
        <w:lastRenderedPageBreak/>
        <w:t>than half of all</w:t>
      </w:r>
      <w:r w:rsidR="00E0733B" w:rsidRPr="00B72518">
        <w:rPr>
          <w:rFonts w:ascii="Times New Roman" w:hAnsi="Times New Roman" w:cs="Times New Roman"/>
          <w:sz w:val="24"/>
          <w:szCs w:val="24"/>
        </w:rPr>
        <w:t xml:space="preserve"> high migrant receiving</w:t>
      </w:r>
      <w:r w:rsidR="00E86C13" w:rsidRPr="00B72518">
        <w:rPr>
          <w:rFonts w:ascii="Times New Roman" w:hAnsi="Times New Roman" w:cs="Times New Roman"/>
          <w:sz w:val="24"/>
          <w:szCs w:val="24"/>
        </w:rPr>
        <w:t xml:space="preserve"> countries</w:t>
      </w:r>
      <w:r w:rsidR="00E0733B" w:rsidRPr="00B72518">
        <w:rPr>
          <w:rFonts w:ascii="Times New Roman" w:hAnsi="Times New Roman" w:cs="Times New Roman"/>
          <w:sz w:val="24"/>
          <w:szCs w:val="24"/>
        </w:rPr>
        <w:t>.</w:t>
      </w:r>
      <w:r w:rsidR="00D47F2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dG93YTwvQXV0aG9yPjxZZWFyPjIwMjE8L1llYXI+PFJl
Y051bT45PC9SZWNOdW0+PERpc3BsYXlUZXh0PjxzdHlsZSBmYWNlPSJzdXBlcnNjcmlwdCI+MTI8
L3N0eWxlPjwvRGlzcGxheVRleHQ+PHJlY29yZD48cmVjLW51bWJlcj45PC9yZWMtbnVtYmVyPjxm
b3JlaWduLWtleXM+PGtleSBhcHA9IkVOIiBkYi1pZD0iczlzdjJlZnM2eGFheHFlcjl2bHYwNWZv
OXZycmYwdzUwMjUyIiB0aW1lc3RhbXA9IjE2NjMzMzY0MTMiPjk8L2tleT48L2ZvcmVpZ24ta2V5
cz48cmVmLXR5cGUgbmFtZT0iSm91cm5hbCBBcnRpY2xlIj4xNzwvcmVmLXR5cGU+PGNvbnRyaWJ1
dG9ycz48YXV0aG9ycz48YXV0aG9yPkV0b3dhLCBKLjwvYXV0aG9yPjxhdXRob3I+SHltYW4sIEku
PC9hdXRob3I+PGF1dGhvcj5EYWJvbmUsIEMuPC9hdXRob3I+PGF1dGhvcj5NYmFnd3UsIEkuPC9h
dXRob3I+PGF1dGhvcj5HaG9zZSwgQi48L2F1dGhvcj48YXV0aG9yPlNhbm8sIFkuPC9hdXRob3I+
PGF1dGhvcj5Pc21hbiwgTS48L2F1dGhvcj48YXV0aG9yPk1vaGFtb3VkLCBILjwvYXV0aG9yPjwv
YXV0aG9ycz48L2NvbnRyaWJ1dG9ycz48YXV0aC1hZGRyZXNzPkZhY3VsdHkgb2YgSGVhbHRoIFNj
aWVuY2VzLCBVbml2ZXJzaXR5IG9mIE90dGF3YSwgT3R0YXdhLCBPTiBDYW5hZGEuIEdSSUQ6IGdy
aWQuMjgwNDYuMzguIElTTkk6IDAwMDAgMDAwMSAyMTgyIDIyNTUmI3hEO0RhbGxhIExhbmEgU2No
b29sIG9mIFB1YmxpYyBIZWFsdGgsIFVuaXZlcnNpdHkgb2YgVG9yb250bywgVG9yb250bywgT04g
Q2FuYWRhLiBHUklEOiBncmlkLjE3MDYzLjMzLiBJU05JOiAwMDAwIDAwMDEgMjE1NyAyOTM4JiN4
RDtEZXBhcnRtZW50IG9mIFNvY2lvbG9neSwgTmlwaXNzaW5nIFVuaXZlcnNpdHksIE5vcnRoIEJh
eSwgT04gQ2FuYWRhLiBHUklEOiBncmlkLjI2MDk4OS5jLiBJU05JOiAwMDAwIDAwMDAgODU4OCA4
NTQ3JiN4RDtPdHRhd2EgTG9jYWwgSW1taWdyYW50IFBhcnRuZXJzaGlwLCBPdHRhd2EsIE9OIENh
bmFkYS48L2F1dGgtYWRkcmVzcz48dGl0bGVzPjx0aXRsZT5TdHJlbmd0aGVuaW5nIHRoZSBDb2xs
ZWN0aW9uIGFuZCBVc2Ugb2YgRGlzYWdncmVnYXRlZCBEYXRhIHRvIFVuZGVyc3RhbmQgYW5kIE1v
bml0b3IgdGhlIFJpc2sgYW5kIEJ1cmRlbiBvZiBDT1ZJRC0xOSBBbW9uZyBSYWNpYWxpemVkIFBv
cHVsYXRpb25zPC90aXRsZT48c2Vjb25kYXJ5LXRpdGxlPkNhbiBTdHVkIFBvcHVsPC9zZWNvbmRh
cnktdGl0bGU+PC90aXRsZXM+PHBlcmlvZGljYWw+PGZ1bGwtdGl0bGU+Q2FuIFN0dWQgUG9wdWw8
L2Z1bGwtdGl0bGU+PC9wZXJpb2RpY2FsPjxwYWdlcz4yMDEtMjE2PC9wYWdlcz48dm9sdW1lPjQ4
PC92b2x1bWU+PGVkaXRpb24+MjAyMS8xMC8xMjwvZWRpdGlvbj48a2V5d29yZHM+PGtleXdvcmQ+
Q292aWQtMTk8L2tleXdvcmQ+PGtleXdvcmQ+RGF0YSBjb2xsZWN0aW9uPC9rZXl3b3JkPjxrZXl3
b3JkPkRldGVybWluYW50cyBvZiBoZWFsdGg8L2tleXdvcmQ+PGtleXdvcmQ+RGlzYWdncmVnYXRl
ZCBkYXRhPC9rZXl3b3JkPjxrZXl3b3JkPkltbWlncmFudHM8L2tleXdvcmQ+PGtleXdvcmQ+UG9w
dWxhdGlvbiBoZWFsdGg8L2tleXdvcmQ+PGtleXdvcmQ+UmFjaWFsaXplZCBwb3B1bGF0aW9uczwv
a2V5d29yZD48L2tleXdvcmRzPjxkYXRlcz48eWVhcj4yMDIxPC95ZWFyPjxwdWItZGF0ZXM+PGRh
dGU+T2N0IDQ8L2RhdGU+PC9wdWItZGF0ZXM+PC9kYXRlcz48aXNibj4wMzgwLTE0ODkgKFByaW50
KSYjeEQ7MDM4MC0xNDg5PC9pc2JuPjxhY2Nlc3Npb24tbnVtPjM0NjI5NzAyPC9hY2Nlc3Npb24t
bnVtPjx1cmxzPjxyZWxhdGVkLXVybHM+PHVybD5odHRwczovL2xpbmsuc3ByaW5nZXIuY29tL2Nv
bnRlbnQvcGRmLzEwLjEwMDcvczQyNjUwLTAyMS0wMDA1MC0yLnBkZjwvdXJsPjwvcmVsYXRlZC11
cmxzPjwvdXJscz48Y3VzdG9tMj5QTUM4NDg4MDc1PC9jdXN0b20yPjxlbGVjdHJvbmljLXJlc291
cmNlLW51bT4xMC4xMDA3L3M0MjY1MC0wMjEtMDAwNTAtMjwvZWxlY3Ryb25pYy1yZXNvdXJjZS1u
dW0+PHJlbW90ZS1kYXRhYmFzZS1wcm92aWRlcj5OTE08L3JlbW90ZS1kYXRhYmFzZS1wcm92aWRl
cj48bGFuZ3VhZ2U+ZW5nPC9sYW5ndWFnZT48L3JlY29yZD48L0NpdGU+PC9FbmROb3RlPgB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dG93YTwvQXV0aG9yPjxZZWFyPjIwMjE8L1llYXI+PFJl
Y051bT45PC9SZWNOdW0+PERpc3BsYXlUZXh0PjxzdHlsZSBmYWNlPSJzdXBlcnNjcmlwdCI+MTI8
L3N0eWxlPjwvRGlzcGxheVRleHQ+PHJlY29yZD48cmVjLW51bWJlcj45PC9yZWMtbnVtYmVyPjxm
b3JlaWduLWtleXM+PGtleSBhcHA9IkVOIiBkYi1pZD0iczlzdjJlZnM2eGFheHFlcjl2bHYwNWZv
OXZycmYwdzUwMjUyIiB0aW1lc3RhbXA9IjE2NjMzMzY0MTMiPjk8L2tleT48L2ZvcmVpZ24ta2V5
cz48cmVmLXR5cGUgbmFtZT0iSm91cm5hbCBBcnRpY2xlIj4xNzwvcmVmLXR5cGU+PGNvbnRyaWJ1
dG9ycz48YXV0aG9ycz48YXV0aG9yPkV0b3dhLCBKLjwvYXV0aG9yPjxhdXRob3I+SHltYW4sIEku
PC9hdXRob3I+PGF1dGhvcj5EYWJvbmUsIEMuPC9hdXRob3I+PGF1dGhvcj5NYmFnd3UsIEkuPC9h
dXRob3I+PGF1dGhvcj5HaG9zZSwgQi48L2F1dGhvcj48YXV0aG9yPlNhbm8sIFkuPC9hdXRob3I+
PGF1dGhvcj5Pc21hbiwgTS48L2F1dGhvcj48YXV0aG9yPk1vaGFtb3VkLCBILjwvYXV0aG9yPjwv
YXV0aG9ycz48L2NvbnRyaWJ1dG9ycz48YXV0aC1hZGRyZXNzPkZhY3VsdHkgb2YgSGVhbHRoIFNj
aWVuY2VzLCBVbml2ZXJzaXR5IG9mIE90dGF3YSwgT3R0YXdhLCBPTiBDYW5hZGEuIEdSSUQ6IGdy
aWQuMjgwNDYuMzguIElTTkk6IDAwMDAgMDAwMSAyMTgyIDIyNTUmI3hEO0RhbGxhIExhbmEgU2No
b29sIG9mIFB1YmxpYyBIZWFsdGgsIFVuaXZlcnNpdHkgb2YgVG9yb250bywgVG9yb250bywgT04g
Q2FuYWRhLiBHUklEOiBncmlkLjE3MDYzLjMzLiBJU05JOiAwMDAwIDAwMDEgMjE1NyAyOTM4JiN4
RDtEZXBhcnRtZW50IG9mIFNvY2lvbG9neSwgTmlwaXNzaW5nIFVuaXZlcnNpdHksIE5vcnRoIEJh
eSwgT04gQ2FuYWRhLiBHUklEOiBncmlkLjI2MDk4OS5jLiBJU05JOiAwMDAwIDAwMDAgODU4OCA4
NTQ3JiN4RDtPdHRhd2EgTG9jYWwgSW1taWdyYW50IFBhcnRuZXJzaGlwLCBPdHRhd2EsIE9OIENh
bmFkYS48L2F1dGgtYWRkcmVzcz48dGl0bGVzPjx0aXRsZT5TdHJlbmd0aGVuaW5nIHRoZSBDb2xs
ZWN0aW9uIGFuZCBVc2Ugb2YgRGlzYWdncmVnYXRlZCBEYXRhIHRvIFVuZGVyc3RhbmQgYW5kIE1v
bml0b3IgdGhlIFJpc2sgYW5kIEJ1cmRlbiBvZiBDT1ZJRC0xOSBBbW9uZyBSYWNpYWxpemVkIFBv
cHVsYXRpb25zPC90aXRsZT48c2Vjb25kYXJ5LXRpdGxlPkNhbiBTdHVkIFBvcHVsPC9zZWNvbmRh
cnktdGl0bGU+PC90aXRsZXM+PHBlcmlvZGljYWw+PGZ1bGwtdGl0bGU+Q2FuIFN0dWQgUG9wdWw8
L2Z1bGwtdGl0bGU+PC9wZXJpb2RpY2FsPjxwYWdlcz4yMDEtMjE2PC9wYWdlcz48dm9sdW1lPjQ4
PC92b2x1bWU+PGVkaXRpb24+MjAyMS8xMC8xMjwvZWRpdGlvbj48a2V5d29yZHM+PGtleXdvcmQ+
Q292aWQtMTk8L2tleXdvcmQ+PGtleXdvcmQ+RGF0YSBjb2xsZWN0aW9uPC9rZXl3b3JkPjxrZXl3
b3JkPkRldGVybWluYW50cyBvZiBoZWFsdGg8L2tleXdvcmQ+PGtleXdvcmQ+RGlzYWdncmVnYXRl
ZCBkYXRhPC9rZXl3b3JkPjxrZXl3b3JkPkltbWlncmFudHM8L2tleXdvcmQ+PGtleXdvcmQ+UG9w
dWxhdGlvbiBoZWFsdGg8L2tleXdvcmQ+PGtleXdvcmQ+UmFjaWFsaXplZCBwb3B1bGF0aW9uczwv
a2V5d29yZD48L2tleXdvcmRzPjxkYXRlcz48eWVhcj4yMDIxPC95ZWFyPjxwdWItZGF0ZXM+PGRh
dGU+T2N0IDQ8L2RhdGU+PC9wdWItZGF0ZXM+PC9kYXRlcz48aXNibj4wMzgwLTE0ODkgKFByaW50
KSYjeEQ7MDM4MC0xNDg5PC9pc2JuPjxhY2Nlc3Npb24tbnVtPjM0NjI5NzAyPC9hY2Nlc3Npb24t
bnVtPjx1cmxzPjxyZWxhdGVkLXVybHM+PHVybD5odHRwczovL2xpbmsuc3ByaW5nZXIuY29tL2Nv
bnRlbnQvcGRmLzEwLjEwMDcvczQyNjUwLTAyMS0wMDA1MC0yLnBkZjwvdXJsPjwvcmVsYXRlZC11
cmxzPjwvdXJscz48Y3VzdG9tMj5QTUM4NDg4MDc1PC9jdXN0b20yPjxlbGVjdHJvbmljLXJlc291
cmNlLW51bT4xMC4xMDA3L3M0MjY1MC0wMjEtMDAwNTAtMjwvZWxlY3Ryb25pYy1yZXNvdXJjZS1u
dW0+PHJlbW90ZS1kYXRhYmFzZS1wcm92aWRlcj5OTE08L3JlbW90ZS1kYXRhYmFzZS1wcm92aWRl
cj48bGFuZ3VhZ2U+ZW5nPC9sYW5ndWFnZT48L3JlY29yZD48L0NpdGU+PC9FbmROb3RlPgB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D47F29">
        <w:rPr>
          <w:rFonts w:ascii="Times New Roman" w:hAnsi="Times New Roman" w:cs="Times New Roman"/>
          <w:sz w:val="24"/>
          <w:szCs w:val="24"/>
        </w:rPr>
      </w:r>
      <w:r w:rsidR="00D47F29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12</w:t>
      </w:r>
      <w:r w:rsidR="00D47F29">
        <w:rPr>
          <w:rFonts w:ascii="Times New Roman" w:hAnsi="Times New Roman" w:cs="Times New Roman"/>
          <w:sz w:val="24"/>
          <w:szCs w:val="24"/>
        </w:rPr>
        <w:fldChar w:fldCharType="end"/>
      </w:r>
      <w:r w:rsidR="00E0733B" w:rsidRPr="00B72518">
        <w:rPr>
          <w:rFonts w:ascii="Times New Roman" w:hAnsi="Times New Roman" w:cs="Times New Roman"/>
          <w:sz w:val="24"/>
          <w:szCs w:val="24"/>
        </w:rPr>
        <w:t xml:space="preserve">  </w:t>
      </w:r>
      <w:r w:rsidR="00544A81" w:rsidRPr="00B72518">
        <w:rPr>
          <w:rFonts w:ascii="Times New Roman" w:hAnsi="Times New Roman" w:cs="Times New Roman"/>
          <w:sz w:val="24"/>
          <w:szCs w:val="24"/>
        </w:rPr>
        <w:t>Furthermore,</w:t>
      </w:r>
      <w:r w:rsidR="00E0733B" w:rsidRPr="00B72518">
        <w:rPr>
          <w:rFonts w:ascii="Times New Roman" w:hAnsi="Times New Roman" w:cs="Times New Roman"/>
          <w:sz w:val="24"/>
          <w:szCs w:val="24"/>
        </w:rPr>
        <w:t xml:space="preserve"> </w:t>
      </w:r>
      <w:r w:rsidR="00E86C13" w:rsidRPr="00B72518">
        <w:rPr>
          <w:rFonts w:ascii="Times New Roman" w:hAnsi="Times New Roman" w:cs="Times New Roman"/>
          <w:sz w:val="24"/>
          <w:szCs w:val="24"/>
        </w:rPr>
        <w:t>the US only collect</w:t>
      </w:r>
      <w:r w:rsidR="00544A81" w:rsidRPr="00B72518">
        <w:rPr>
          <w:rFonts w:ascii="Times New Roman" w:hAnsi="Times New Roman" w:cs="Times New Roman"/>
          <w:sz w:val="24"/>
          <w:szCs w:val="24"/>
        </w:rPr>
        <w:t>s</w:t>
      </w:r>
      <w:r w:rsidR="00E86C13" w:rsidRPr="00B72518">
        <w:rPr>
          <w:rFonts w:ascii="Times New Roman" w:hAnsi="Times New Roman" w:cs="Times New Roman"/>
          <w:sz w:val="24"/>
          <w:szCs w:val="24"/>
        </w:rPr>
        <w:t xml:space="preserve"> data on </w:t>
      </w:r>
      <w:r w:rsidR="00E0733B" w:rsidRPr="00B72518">
        <w:rPr>
          <w:rFonts w:ascii="Times New Roman" w:hAnsi="Times New Roman" w:cs="Times New Roman"/>
          <w:sz w:val="24"/>
          <w:szCs w:val="24"/>
        </w:rPr>
        <w:t>race/</w:t>
      </w:r>
      <w:r w:rsidR="00E86C13" w:rsidRPr="00B72518">
        <w:rPr>
          <w:rFonts w:ascii="Times New Roman" w:hAnsi="Times New Roman" w:cs="Times New Roman"/>
          <w:sz w:val="24"/>
          <w:szCs w:val="24"/>
        </w:rPr>
        <w:t>ethnicity</w:t>
      </w:r>
      <w:r w:rsidR="00FC00DA">
        <w:rPr>
          <w:rFonts w:ascii="Times New Roman" w:hAnsi="Times New Roman" w:cs="Times New Roman"/>
          <w:sz w:val="24"/>
          <w:szCs w:val="24"/>
        </w:rPr>
        <w:t xml:space="preserve"> which is </w:t>
      </w:r>
      <w:r w:rsidR="00FC00DA" w:rsidRPr="00B72518">
        <w:rPr>
          <w:rFonts w:ascii="Times New Roman" w:hAnsi="Times New Roman" w:cs="Times New Roman"/>
          <w:sz w:val="24"/>
          <w:szCs w:val="24"/>
        </w:rPr>
        <w:t>inadequate to capture the diversity of the foreign-born population</w:t>
      </w:r>
      <w:r w:rsidR="00FC00DA">
        <w:rPr>
          <w:rFonts w:ascii="Times New Roman" w:hAnsi="Times New Roman" w:cs="Times New Roman"/>
          <w:sz w:val="24"/>
          <w:szCs w:val="24"/>
        </w:rPr>
        <w:t xml:space="preserve"> or to inform targeted interventions</w:t>
      </w:r>
      <w:r w:rsidR="00E86C13" w:rsidRPr="00B72518">
        <w:rPr>
          <w:rFonts w:ascii="Times New Roman" w:hAnsi="Times New Roman" w:cs="Times New Roman"/>
          <w:sz w:val="24"/>
          <w:szCs w:val="24"/>
        </w:rPr>
        <w:t>.</w:t>
      </w:r>
      <w:r w:rsidR="00FB1E63" w:rsidRPr="00B725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dG93YTwvQXV0aG9yPjxZZWFyPjIwMjE8L1llYXI+PFJl
Y051bT45PC9SZWNOdW0+PERpc3BsYXlUZXh0PjxzdHlsZSBmYWNlPSJzdXBlcnNjcmlwdCI+MTIs
MTM8L3N0eWxlPjwvRGlzcGxheVRleHQ+PHJlY29yZD48cmVjLW51bWJlcj45PC9yZWMtbnVtYmVy
Pjxmb3JlaWduLWtleXM+PGtleSBhcHA9IkVOIiBkYi1pZD0iczlzdjJlZnM2eGFheHFlcjl2bHYw
NWZvOXZycmYwdzUwMjUyIiB0aW1lc3RhbXA9IjE2NjMzMzY0MTMiPjk8L2tleT48L2ZvcmVpZ24t
a2V5cz48cmVmLXR5cGUgbmFtZT0iSm91cm5hbCBBcnRpY2xlIj4xNzwvcmVmLXR5cGU+PGNvbnRy
aWJ1dG9ycz48YXV0aG9ycz48YXV0aG9yPkV0b3dhLCBKLjwvYXV0aG9yPjxhdXRob3I+SHltYW4s
IEkuPC9hdXRob3I+PGF1dGhvcj5EYWJvbmUsIEMuPC9hdXRob3I+PGF1dGhvcj5NYmFnd3UsIEku
PC9hdXRob3I+PGF1dGhvcj5HaG9zZSwgQi48L2F1dGhvcj48YXV0aG9yPlNhbm8sIFkuPC9hdXRo
b3I+PGF1dGhvcj5Pc21hbiwgTS48L2F1dGhvcj48YXV0aG9yPk1vaGFtb3VkLCBILjwvYXV0aG9y
PjwvYXV0aG9ycz48L2NvbnRyaWJ1dG9ycz48YXV0aC1hZGRyZXNzPkZhY3VsdHkgb2YgSGVhbHRo
IFNjaWVuY2VzLCBVbml2ZXJzaXR5IG9mIE90dGF3YSwgT3R0YXdhLCBPTiBDYW5hZGEuIEdSSUQ6
IGdyaWQuMjgwNDYuMzguIElTTkk6IDAwMDAgMDAwMSAyMTgyIDIyNTUmI3hEO0RhbGxhIExhbmEg
U2Nob29sIG9mIFB1YmxpYyBIZWFsdGgsIFVuaXZlcnNpdHkgb2YgVG9yb250bywgVG9yb250bywg
T04gQ2FuYWRhLiBHUklEOiBncmlkLjE3MDYzLjMzLiBJU05JOiAwMDAwIDAwMDEgMjE1NyAyOTM4
JiN4RDtEZXBhcnRtZW50IG9mIFNvY2lvbG9neSwgTmlwaXNzaW5nIFVuaXZlcnNpdHksIE5vcnRo
IEJheSwgT04gQ2FuYWRhLiBHUklEOiBncmlkLjI2MDk4OS5jLiBJU05JOiAwMDAwIDAwMDAgODU4
OCA4NTQ3JiN4RDtPdHRhd2EgTG9jYWwgSW1taWdyYW50IFBhcnRuZXJzaGlwLCBPdHRhd2EsIE9O
IENhbmFkYS48L2F1dGgtYWRkcmVzcz48dGl0bGVzPjx0aXRsZT5TdHJlbmd0aGVuaW5nIHRoZSBD
b2xsZWN0aW9uIGFuZCBVc2Ugb2YgRGlzYWdncmVnYXRlZCBEYXRhIHRvIFVuZGVyc3RhbmQgYW5k
IE1vbml0b3IgdGhlIFJpc2sgYW5kIEJ1cmRlbiBvZiBDT1ZJRC0xOSBBbW9uZyBSYWNpYWxpemVk
IFBvcHVsYXRpb25zPC90aXRsZT48c2Vjb25kYXJ5LXRpdGxlPkNhbiBTdHVkIFBvcHVsPC9zZWNv
bmRhcnktdGl0bGU+PC90aXRsZXM+PHBlcmlvZGljYWw+PGZ1bGwtdGl0bGU+Q2FuIFN0dWQgUG9w
dWw8L2Z1bGwtdGl0bGU+PC9wZXJpb2RpY2FsPjxwYWdlcz4yMDEtMjE2PC9wYWdlcz48dm9sdW1l
PjQ4PC92b2x1bWU+PGVkaXRpb24+MjAyMS8xMC8xMjwvZWRpdGlvbj48a2V5d29yZHM+PGtleXdv
cmQ+Q292aWQtMTk8L2tleXdvcmQ+PGtleXdvcmQ+RGF0YSBjb2xsZWN0aW9uPC9rZXl3b3JkPjxr
ZXl3b3JkPkRldGVybWluYW50cyBvZiBoZWFsdGg8L2tleXdvcmQ+PGtleXdvcmQ+RGlzYWdncmVn
YXRlZCBkYXRhPC9rZXl3b3JkPjxrZXl3b3JkPkltbWlncmFudHM8L2tleXdvcmQ+PGtleXdvcmQ+
UG9wdWxhdGlvbiBoZWFsdGg8L2tleXdvcmQ+PGtleXdvcmQ+UmFjaWFsaXplZCBwb3B1bGF0aW9u
czwva2V5d29yZD48L2tleXdvcmRzPjxkYXRlcz48eWVhcj4yMDIxPC95ZWFyPjxwdWItZGF0ZXM+
PGRhdGU+T2N0IDQ8L2RhdGU+PC9wdWItZGF0ZXM+PC9kYXRlcz48aXNibj4wMzgwLTE0ODkgKFBy
aW50KSYjeEQ7MDM4MC0xNDg5PC9pc2JuPjxhY2Nlc3Npb24tbnVtPjM0NjI5NzAyPC9hY2Nlc3Np
b24tbnVtPjx1cmxzPjxyZWxhdGVkLXVybHM+PHVybD5odHRwczovL2xpbmsuc3ByaW5nZXIuY29t
L2NvbnRlbnQvcGRmLzEwLjEwMDcvczQyNjUwLTAyMS0wMDA1MC0yLnBkZjwvdXJsPjwvcmVsYXRl
ZC11cmxzPjwvdXJscz48Y3VzdG9tMj5QTUM4NDg4MDc1PC9jdXN0b20yPjxlbGVjdHJvbmljLXJl
c291cmNlLW51bT4xMC4xMDA3L3M0MjY1MC0wMjEtMDAwNTAtMjwvZWxlY3Ryb25pYy1yZXNvdXJj
ZS1udW0+PHJlbW90ZS1kYXRhYmFzZS1wcm92aWRlcj5OTE08L3JlbW90ZS1kYXRhYmFzZS1wcm92
aWRlcj48bGFuZ3VhZ2U+ZW5nPC9sYW5ndWFnZT48L3JlY29yZD48L0NpdGU+PENpdGU+PEF1dGhv
cj5FcmF5aWw8L0F1dGhvcj48WWVhcj4yMDIxPC9ZZWFyPjxSZWNOdW0+ODwvUmVjTnVtPjxyZWNv
cmQ+PHJlYy1udW1iZXI+ODwvcmVjLW51bWJlcj48Zm9yZWlnbi1rZXlzPjxrZXkgYXBwPSJFTiIg
ZGItaWQ9InM5c3YyZWZzNnhhYXhxZXI5dmx2MDVmbzl2cnJmMHc1MDI1MiIgdGltZXN0YW1wPSIx
NjYzMzM2Mzk5Ij44PC9rZXk+PC9mb3JlaWduLWtleXM+PHJlZi10eXBlIG5hbWU9IkpvdXJuYWwg
QXJ0aWNsZSI+MTc8L3JlZi10eXBlPjxjb250cmlidXRvcnM+PGF1dGhvcnM+PGF1dGhvcj5FcmF5
aWwsIFMuIEUuPC9hdXRob3I+PGF1dGhvcj5TbWl0aCwgTS4gSy48L2F1dGhvcj48YXV0aG9yPkdl
YnJlc2xhc3NlLCBULjwvYXV0aG9yPjxhdXRob3I+V2Fsa2VyLCBQLiBGLjwvYXV0aG9yPjxhdXRo
b3I+TWFubiwgRS4gTS48L2F1dGhvcj48YXV0aG9yPldpbGtpbnMsIFMuPC9hdXRob3I+PGF1dGhv
cj5TdGF1ZmZlciwgVy4gTS48L2F1dGhvcj48L2F1dGhvcnM+PC9jb250cmlidXRvcnM+PGF1dGgt
YWRkcmVzcz5OYXRpb25hbCBSZXNvdXJjZSBDZW50ZXIgZm9yIFJlZnVnZWVzLCBJbW1pZ3JhbnRz
LCBhbmQgTWlncmFudHMsIFVuaXZlcnNpdHkgb2YgTWlubmVzb3RhLCBNaW5uZWFwb2xpcywgTWlu
bmVzb3RhLiYjeEQ7RGl2aXNpb24gb2YgSW5mZWN0aW91cyBEaXNlYXNlcyBhbmQgSW50ZXJuYXRp
b25hbCBNZWRpY2luZSwgRGVwYXJ0bWVudCBvZiBNZWRpY2luZSwgVW5pdmVyc2l0eSBvZiBNaW5u
ZXNvdGEsIE1pbm5lYXBvbGlzLCBNaW5uZXNvdGEuJiN4RDtEaXZpc2lvbiBvZiBFcGlkZW1pb2xv
Z3kgYW5kIENvbW11bml0eSBIZWFsdGgsIFNjaG9vbCBvZiBQdWJsaWMgSGVhbHRoLCBVbml2ZXJz
aXR5IG9mIE1pbm5lc290YSwgTWlubmVhcG9saXMsIE1pbm5lc290YS4mI3hEO0dsb2JhbCBNZWRp
Y2luZSwgRGVwYXJ0bWVudCBvZiBNZWRpY2luZSwgVW5pdmVyc2l0eSBvZiBNaW5uZXNvdGEsIE1p
bm5lYXBvbGlzLCBNaW5uZXNvdGEuJiN4RDtIZWFsdGhQYXJ0bmVycyBJbnN0aXR1dGUsIEJsb29t
aW5ndG9uLCBNaW5uZXNvdGEuPC9hdXRoLWFkZHJlc3M+PHRpdGxlcz48dGl0bGU+VGhlIFZhbHVl
IGFuZCBJbnRlcnByZXRhdGlvbiBvZiBSYWNlIGFuZCBFdGhuaWNpdHkgRGF0YSBpbiB0aGUgRXJh
IG9mIEdsb2JhbCBNaWdyYXRpb246IEEgQ2hhbmdlIElzIGluIE9yZGVyPC90aXRsZT48c2Vjb25k
YXJ5LXRpdGxlPkFtIEogVHJvcCBNZWQgSHlnPC9zZWNvbmRhcnktdGl0bGU+PC90aXRsZXM+PHBl
cmlvZGljYWw+PGZ1bGwtdGl0bGU+QW0gSiBUcm9wIE1lZCBIeWc8L2Z1bGwtdGl0bGU+PC9wZXJp
b2RpY2FsPjxwYWdlcz4xNDUzLTE0NTU8L3BhZ2VzPjx2b2x1bWU+MTA1PC92b2x1bWU+PG51bWJl
cj42PC9udW1iZXI+PGVkaXRpb24+MjAyMS8xMC8xMjwvZWRpdGlvbj48a2V5d29yZHM+PGtleXdv
cmQ+Q09WSUQtMTkvKmVwaWRlbWlvbG9neTwva2V5d29yZD48a2V5d29yZD4qRW1pZ3JhdGlvbiBh
bmQgSW1taWdyYXRpb248L2tleXdvcmQ+PGtleXdvcmQ+KkV0aG5pY2l0eTwva2V5d29yZD48a2V5
d29yZD5IdW1hbnM8L2tleXdvcmQ+PGtleXdvcmQ+UHVibGljIEhlYWx0aCBBZG1pbmlzdHJhdGlv
bjwva2V5d29yZD48a2V5d29yZD4qUmFjaWFsIEdyb3Vwczwva2V5d29yZD48a2V5d29yZD4qU0FS
Uy1Db1YtMjwva2V5d29yZD48a2V5d29yZD5UcmF2ZWw8L2tleXdvcmQ+PGtleXdvcmQ+VW5pdGVk
IFN0YXRlczwva2V5d29yZD48L2tleXdvcmRzPjxkYXRlcz48eWVhcj4yMDIxPC95ZWFyPjxwdWIt
ZGF0ZXM+PGRhdGU+T2N0IDExPC9kYXRlPjwvcHViLWRhdGVzPjwvZGF0ZXM+PGlzYm4+MTQ3Ni0x
NjQ1IChFbGVjdHJvbmljKSYjeEQ7MDAwMi05NjM3IChMaW5raW5nKTwvaXNibj48YWNjZXNzaW9u
LW51bT4zNDYzNDc2ODwvYWNjZXNzaW9uLW51bT48dXJscz48cmVsYXRlZC11cmxzPjx1cmw+aHR0
cHM6Ly93d3cubmNiaS5ubG0ubmloLmdvdi9wdWJtZWQvMzQ2MzQ3Njg8L3VybD48L3JlbGF0ZWQt
dXJscz48L3VybHM+PGN1c3RvbTI+UE1DODY0MTMzOTwvY3VzdG9tMj48ZWxlY3Ryb25pYy1yZXNv
dXJjZS1udW0+MTAuNDI2OS9hanRtaC4yMS0wNjY1PC9lbGVjdHJvbmljLXJlc291cmNlLW51bT48
L3JlY29yZD48L0NpdGU+PC9FbmROb3RlPn=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dG93YTwvQXV0aG9yPjxZZWFyPjIwMjE8L1llYXI+PFJl
Y051bT45PC9SZWNOdW0+PERpc3BsYXlUZXh0PjxzdHlsZSBmYWNlPSJzdXBlcnNjcmlwdCI+MTIs
MTM8L3N0eWxlPjwvRGlzcGxheVRleHQ+PHJlY29yZD48cmVjLW51bWJlcj45PC9yZWMtbnVtYmVy
Pjxmb3JlaWduLWtleXM+PGtleSBhcHA9IkVOIiBkYi1pZD0iczlzdjJlZnM2eGFheHFlcjl2bHYw
NWZvOXZycmYwdzUwMjUyIiB0aW1lc3RhbXA9IjE2NjMzMzY0MTMiPjk8L2tleT48L2ZvcmVpZ24t
a2V5cz48cmVmLXR5cGUgbmFtZT0iSm91cm5hbCBBcnRpY2xlIj4xNzwvcmVmLXR5cGU+PGNvbnRy
aWJ1dG9ycz48YXV0aG9ycz48YXV0aG9yPkV0b3dhLCBKLjwvYXV0aG9yPjxhdXRob3I+SHltYW4s
IEkuPC9hdXRob3I+PGF1dGhvcj5EYWJvbmUsIEMuPC9hdXRob3I+PGF1dGhvcj5NYmFnd3UsIEku
PC9hdXRob3I+PGF1dGhvcj5HaG9zZSwgQi48L2F1dGhvcj48YXV0aG9yPlNhbm8sIFkuPC9hdXRo
b3I+PGF1dGhvcj5Pc21hbiwgTS48L2F1dGhvcj48YXV0aG9yPk1vaGFtb3VkLCBILjwvYXV0aG9y
PjwvYXV0aG9ycz48L2NvbnRyaWJ1dG9ycz48YXV0aC1hZGRyZXNzPkZhY3VsdHkgb2YgSGVhbHRo
IFNjaWVuY2VzLCBVbml2ZXJzaXR5IG9mIE90dGF3YSwgT3R0YXdhLCBPTiBDYW5hZGEuIEdSSUQ6
IGdyaWQuMjgwNDYuMzguIElTTkk6IDAwMDAgMDAwMSAyMTgyIDIyNTUmI3hEO0RhbGxhIExhbmEg
U2Nob29sIG9mIFB1YmxpYyBIZWFsdGgsIFVuaXZlcnNpdHkgb2YgVG9yb250bywgVG9yb250bywg
T04gQ2FuYWRhLiBHUklEOiBncmlkLjE3MDYzLjMzLiBJU05JOiAwMDAwIDAwMDEgMjE1NyAyOTM4
JiN4RDtEZXBhcnRtZW50IG9mIFNvY2lvbG9neSwgTmlwaXNzaW5nIFVuaXZlcnNpdHksIE5vcnRo
IEJheSwgT04gQ2FuYWRhLiBHUklEOiBncmlkLjI2MDk4OS5jLiBJU05JOiAwMDAwIDAwMDAgODU4
OCA4NTQ3JiN4RDtPdHRhd2EgTG9jYWwgSW1taWdyYW50IFBhcnRuZXJzaGlwLCBPdHRhd2EsIE9O
IENhbmFkYS48L2F1dGgtYWRkcmVzcz48dGl0bGVzPjx0aXRsZT5TdHJlbmd0aGVuaW5nIHRoZSBD
b2xsZWN0aW9uIGFuZCBVc2Ugb2YgRGlzYWdncmVnYXRlZCBEYXRhIHRvIFVuZGVyc3RhbmQgYW5k
IE1vbml0b3IgdGhlIFJpc2sgYW5kIEJ1cmRlbiBvZiBDT1ZJRC0xOSBBbW9uZyBSYWNpYWxpemVk
IFBvcHVsYXRpb25zPC90aXRsZT48c2Vjb25kYXJ5LXRpdGxlPkNhbiBTdHVkIFBvcHVsPC9zZWNv
bmRhcnktdGl0bGU+PC90aXRsZXM+PHBlcmlvZGljYWw+PGZ1bGwtdGl0bGU+Q2FuIFN0dWQgUG9w
dWw8L2Z1bGwtdGl0bGU+PC9wZXJpb2RpY2FsPjxwYWdlcz4yMDEtMjE2PC9wYWdlcz48dm9sdW1l
PjQ4PC92b2x1bWU+PGVkaXRpb24+MjAyMS8xMC8xMjwvZWRpdGlvbj48a2V5d29yZHM+PGtleXdv
cmQ+Q292aWQtMTk8L2tleXdvcmQ+PGtleXdvcmQ+RGF0YSBjb2xsZWN0aW9uPC9rZXl3b3JkPjxr
ZXl3b3JkPkRldGVybWluYW50cyBvZiBoZWFsdGg8L2tleXdvcmQ+PGtleXdvcmQ+RGlzYWdncmVn
YXRlZCBkYXRhPC9rZXl3b3JkPjxrZXl3b3JkPkltbWlncmFudHM8L2tleXdvcmQ+PGtleXdvcmQ+
UG9wdWxhdGlvbiBoZWFsdGg8L2tleXdvcmQ+PGtleXdvcmQ+UmFjaWFsaXplZCBwb3B1bGF0aW9u
czwva2V5d29yZD48L2tleXdvcmRzPjxkYXRlcz48eWVhcj4yMDIxPC95ZWFyPjxwdWItZGF0ZXM+
PGRhdGU+T2N0IDQ8L2RhdGU+PC9wdWItZGF0ZXM+PC9kYXRlcz48aXNibj4wMzgwLTE0ODkgKFBy
aW50KSYjeEQ7MDM4MC0xNDg5PC9pc2JuPjxhY2Nlc3Npb24tbnVtPjM0NjI5NzAyPC9hY2Nlc3Np
b24tbnVtPjx1cmxzPjxyZWxhdGVkLXVybHM+PHVybD5odHRwczovL2xpbmsuc3ByaW5nZXIuY29t
L2NvbnRlbnQvcGRmLzEwLjEwMDcvczQyNjUwLTAyMS0wMDA1MC0yLnBkZjwvdXJsPjwvcmVsYXRl
ZC11cmxzPjwvdXJscz48Y3VzdG9tMj5QTUM4NDg4MDc1PC9jdXN0b20yPjxlbGVjdHJvbmljLXJl
c291cmNlLW51bT4xMC4xMDA3L3M0MjY1MC0wMjEtMDAwNTAtMjwvZWxlY3Ryb25pYy1yZXNvdXJj
ZS1udW0+PHJlbW90ZS1kYXRhYmFzZS1wcm92aWRlcj5OTE08L3JlbW90ZS1kYXRhYmFzZS1wcm92
aWRlcj48bGFuZ3VhZ2U+ZW5nPC9sYW5ndWFnZT48L3JlY29yZD48L0NpdGU+PENpdGU+PEF1dGhv
cj5FcmF5aWw8L0F1dGhvcj48WWVhcj4yMDIxPC9ZZWFyPjxSZWNOdW0+ODwvUmVjTnVtPjxyZWNv
cmQ+PHJlYy1udW1iZXI+ODwvcmVjLW51bWJlcj48Zm9yZWlnbi1rZXlzPjxrZXkgYXBwPSJFTiIg
ZGItaWQ9InM5c3YyZWZzNnhhYXhxZXI5dmx2MDVmbzl2cnJmMHc1MDI1MiIgdGltZXN0YW1wPSIx
NjYzMzM2Mzk5Ij44PC9rZXk+PC9mb3JlaWduLWtleXM+PHJlZi10eXBlIG5hbWU9IkpvdXJuYWwg
QXJ0aWNsZSI+MTc8L3JlZi10eXBlPjxjb250cmlidXRvcnM+PGF1dGhvcnM+PGF1dGhvcj5FcmF5
aWwsIFMuIEUuPC9hdXRob3I+PGF1dGhvcj5TbWl0aCwgTS4gSy48L2F1dGhvcj48YXV0aG9yPkdl
YnJlc2xhc3NlLCBULjwvYXV0aG9yPjxhdXRob3I+V2Fsa2VyLCBQLiBGLjwvYXV0aG9yPjxhdXRo
b3I+TWFubiwgRS4gTS48L2F1dGhvcj48YXV0aG9yPldpbGtpbnMsIFMuPC9hdXRob3I+PGF1dGhv
cj5TdGF1ZmZlciwgVy4gTS48L2F1dGhvcj48L2F1dGhvcnM+PC9jb250cmlidXRvcnM+PGF1dGgt
YWRkcmVzcz5OYXRpb25hbCBSZXNvdXJjZSBDZW50ZXIgZm9yIFJlZnVnZWVzLCBJbW1pZ3JhbnRz
LCBhbmQgTWlncmFudHMsIFVuaXZlcnNpdHkgb2YgTWlubmVzb3RhLCBNaW5uZWFwb2xpcywgTWlu
bmVzb3RhLiYjeEQ7RGl2aXNpb24gb2YgSW5mZWN0aW91cyBEaXNlYXNlcyBhbmQgSW50ZXJuYXRp
b25hbCBNZWRpY2luZSwgRGVwYXJ0bWVudCBvZiBNZWRpY2luZSwgVW5pdmVyc2l0eSBvZiBNaW5u
ZXNvdGEsIE1pbm5lYXBvbGlzLCBNaW5uZXNvdGEuJiN4RDtEaXZpc2lvbiBvZiBFcGlkZW1pb2xv
Z3kgYW5kIENvbW11bml0eSBIZWFsdGgsIFNjaG9vbCBvZiBQdWJsaWMgSGVhbHRoLCBVbml2ZXJz
aXR5IG9mIE1pbm5lc290YSwgTWlubmVhcG9saXMsIE1pbm5lc290YS4mI3hEO0dsb2JhbCBNZWRp
Y2luZSwgRGVwYXJ0bWVudCBvZiBNZWRpY2luZSwgVW5pdmVyc2l0eSBvZiBNaW5uZXNvdGEsIE1p
bm5lYXBvbGlzLCBNaW5uZXNvdGEuJiN4RDtIZWFsdGhQYXJ0bmVycyBJbnN0aXR1dGUsIEJsb29t
aW5ndG9uLCBNaW5uZXNvdGEuPC9hdXRoLWFkZHJlc3M+PHRpdGxlcz48dGl0bGU+VGhlIFZhbHVl
IGFuZCBJbnRlcnByZXRhdGlvbiBvZiBSYWNlIGFuZCBFdGhuaWNpdHkgRGF0YSBpbiB0aGUgRXJh
IG9mIEdsb2JhbCBNaWdyYXRpb246IEEgQ2hhbmdlIElzIGluIE9yZGVyPC90aXRsZT48c2Vjb25k
YXJ5LXRpdGxlPkFtIEogVHJvcCBNZWQgSHlnPC9zZWNvbmRhcnktdGl0bGU+PC90aXRsZXM+PHBl
cmlvZGljYWw+PGZ1bGwtdGl0bGU+QW0gSiBUcm9wIE1lZCBIeWc8L2Z1bGwtdGl0bGU+PC9wZXJp
b2RpY2FsPjxwYWdlcz4xNDUzLTE0NTU8L3BhZ2VzPjx2b2x1bWU+MTA1PC92b2x1bWU+PG51bWJl
cj42PC9udW1iZXI+PGVkaXRpb24+MjAyMS8xMC8xMjwvZWRpdGlvbj48a2V5d29yZHM+PGtleXdv
cmQ+Q09WSUQtMTkvKmVwaWRlbWlvbG9neTwva2V5d29yZD48a2V5d29yZD4qRW1pZ3JhdGlvbiBh
bmQgSW1taWdyYXRpb248L2tleXdvcmQ+PGtleXdvcmQ+KkV0aG5pY2l0eTwva2V5d29yZD48a2V5
d29yZD5IdW1hbnM8L2tleXdvcmQ+PGtleXdvcmQ+UHVibGljIEhlYWx0aCBBZG1pbmlzdHJhdGlv
bjwva2V5d29yZD48a2V5d29yZD4qUmFjaWFsIEdyb3Vwczwva2V5d29yZD48a2V5d29yZD4qU0FS
Uy1Db1YtMjwva2V5d29yZD48a2V5d29yZD5UcmF2ZWw8L2tleXdvcmQ+PGtleXdvcmQ+VW5pdGVk
IFN0YXRlczwva2V5d29yZD48L2tleXdvcmRzPjxkYXRlcz48eWVhcj4yMDIxPC95ZWFyPjxwdWIt
ZGF0ZXM+PGRhdGU+T2N0IDExPC9kYXRlPjwvcHViLWRhdGVzPjwvZGF0ZXM+PGlzYm4+MTQ3Ni0x
NjQ1IChFbGVjdHJvbmljKSYjeEQ7MDAwMi05NjM3IChMaW5raW5nKTwvaXNibj48YWNjZXNzaW9u
LW51bT4zNDYzNDc2ODwvYWNjZXNzaW9uLW51bT48dXJscz48cmVsYXRlZC11cmxzPjx1cmw+aHR0
cHM6Ly93d3cubmNiaS5ubG0ubmloLmdvdi9wdWJtZWQvMzQ2MzQ3Njg8L3VybD48L3JlbGF0ZWQt
dXJscz48L3VybHM+PGN1c3RvbTI+UE1DODY0MTMzOTwvY3VzdG9tMj48ZWxlY3Ryb25pYy1yZXNv
dXJjZS1udW0+MTAuNDI2OS9hanRtaC4yMS0wNjY1PC9lbGVjdHJvbmljLXJlc291cmNlLW51bT48
L3JlY29yZD48L0NpdGU+PC9FbmROb3RlPn=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FB1E63" w:rsidRPr="00B72518">
        <w:rPr>
          <w:rFonts w:ascii="Times New Roman" w:hAnsi="Times New Roman" w:cs="Times New Roman"/>
          <w:sz w:val="24"/>
          <w:szCs w:val="24"/>
        </w:rPr>
      </w:r>
      <w:r w:rsidR="00FB1E63" w:rsidRPr="00B72518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12,13</w:t>
      </w:r>
      <w:r w:rsidR="00FB1E63" w:rsidRPr="00B72518">
        <w:rPr>
          <w:rFonts w:ascii="Times New Roman" w:hAnsi="Times New Roman" w:cs="Times New Roman"/>
          <w:sz w:val="24"/>
          <w:szCs w:val="24"/>
        </w:rPr>
        <w:fldChar w:fldCharType="end"/>
      </w:r>
      <w:r w:rsidR="002B258B" w:rsidRPr="00B72518">
        <w:rPr>
          <w:rFonts w:ascii="Times New Roman" w:hAnsi="Times New Roman" w:cs="Times New Roman"/>
          <w:sz w:val="24"/>
          <w:szCs w:val="24"/>
        </w:rPr>
        <w:t xml:space="preserve">  </w:t>
      </w:r>
      <w:r w:rsidR="00147591" w:rsidRPr="00B72518">
        <w:rPr>
          <w:rFonts w:ascii="Times New Roman" w:hAnsi="Times New Roman" w:cs="Times New Roman"/>
          <w:sz w:val="24"/>
          <w:szCs w:val="24"/>
        </w:rPr>
        <w:t>The s</w:t>
      </w:r>
      <w:r w:rsidR="00E0733B" w:rsidRPr="00B72518">
        <w:rPr>
          <w:rFonts w:ascii="Times New Roman" w:hAnsi="Times New Roman" w:cs="Times New Roman"/>
          <w:sz w:val="24"/>
          <w:szCs w:val="24"/>
        </w:rPr>
        <w:t>tudy by Passos et al in</w:t>
      </w:r>
      <w:r w:rsidR="00147591" w:rsidRPr="00B72518">
        <w:rPr>
          <w:rFonts w:ascii="Times New Roman" w:hAnsi="Times New Roman" w:cs="Times New Roman"/>
          <w:sz w:val="24"/>
          <w:szCs w:val="24"/>
        </w:rPr>
        <w:t xml:space="preserve"> this theme issue </w:t>
      </w:r>
      <w:r w:rsidR="00D1128F">
        <w:rPr>
          <w:rFonts w:ascii="Times New Roman" w:hAnsi="Times New Roman" w:cs="Times New Roman"/>
          <w:sz w:val="24"/>
          <w:szCs w:val="24"/>
        </w:rPr>
        <w:t>demonstrated</w:t>
      </w:r>
      <w:r w:rsidR="00E0733B" w:rsidRPr="00B72518">
        <w:rPr>
          <w:rFonts w:ascii="Times New Roman" w:hAnsi="Times New Roman" w:cs="Times New Roman"/>
          <w:sz w:val="24"/>
          <w:szCs w:val="24"/>
        </w:rPr>
        <w:t xml:space="preserve"> the importance of </w:t>
      </w:r>
      <w:r w:rsidR="00D1128F">
        <w:rPr>
          <w:rFonts w:ascii="Times New Roman" w:hAnsi="Times New Roman" w:cs="Times New Roman"/>
          <w:sz w:val="24"/>
          <w:szCs w:val="24"/>
        </w:rPr>
        <w:t>collecting</w:t>
      </w:r>
      <w:r w:rsidR="00E0733B" w:rsidRPr="00B72518">
        <w:rPr>
          <w:rFonts w:ascii="Times New Roman" w:hAnsi="Times New Roman" w:cs="Times New Roman"/>
          <w:sz w:val="24"/>
          <w:szCs w:val="24"/>
        </w:rPr>
        <w:t xml:space="preserve"> granular data</w:t>
      </w:r>
      <w:r w:rsidR="00544A81" w:rsidRPr="00B72518">
        <w:rPr>
          <w:rFonts w:ascii="Times New Roman" w:hAnsi="Times New Roman" w:cs="Times New Roman"/>
          <w:sz w:val="24"/>
          <w:szCs w:val="24"/>
        </w:rPr>
        <w:t xml:space="preserve"> on country of birth rather than ethnicity alone.</w:t>
      </w:r>
      <w:r w:rsidR="00E0733B" w:rsidRPr="00B725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Nzb3MtQ2FzdGlsaG88L0F1dGhvcj48WWVhcj4yMDIy
PC9ZZWFyPjxSZWNOdW0+NDwvUmVjTnVtPjxEaXNwbGF5VGV4dD48c3R5bGUgZmFjZT0ic3VwZXJz
Y3JpcHQiPjE0PC9zdHlsZT48L0Rpc3BsYXlUZXh0PjxyZWNvcmQ+PHJlYy1udW1iZXI+NDwvcmVj
LW51bWJlcj48Zm9yZWlnbi1rZXlzPjxrZXkgYXBwPSJFTiIgZGItaWQ9InM5c3YyZWZzNnhhYXhx
ZXI5dmx2MDVmbzl2cnJmMHc1MDI1MiIgdGltZXN0YW1wPSIxNjYyNDkyOTI3Ij40PC9rZXk+PC9m
b3JlaWduLWtleXM+PHJlZi10eXBlIG5hbWU9IkpvdXJuYWwgQXJ0aWNsZSI+MTc8L3JlZi10eXBl
Pjxjb250cmlidXRvcnM+PGF1dGhvcnM+PGF1dGhvcj5QYXNzb3MtQ2FzdGlsaG8sIEFuYSBNYXJp
YTwvYXV0aG9yPjxhdXRob3I+TGFiYsOpLCBBbm5pZS1DbGF1ZGU8L2F1dGhvcj48YXV0aG9yPkJh
cmthdGksIFNhcGhhPC9hdXRob3I+PGF1dGhvcj5MdW9uZywgTWUtTGluaDwvYXV0aG9yPjxhdXRo
b3I+RGFnaGVyLCBPbGluYTwvYXV0aG9yPjxhdXRob3I+TWF5bmFyZCwgTm/DqW1pZTwvYXV0aG9y
PjxhdXRob3I+VHV0dC1HdcOpcmV0dGUsIE1hcmMtQW50b2luZTwvYXV0aG9yPjxhdXRob3I+S2ll
cmFucywgSmFtZXM8L2F1dGhvcj48YXV0aG9yPlJvdXNzZWF1LCBDZWNpbGU8L2F1dGhvcj48YXV0
aG9yPkJlbmVkZXR0aSwgQW5kcmVhPC9hdXRob3I+PGF1dGhvcj5Bem91bGF5LCBMYXVyZW50PC9h
dXRob3I+PGF1dGhvcj5HcmVlbmF3YXksIENocmlzdGluYTwvYXV0aG9yPjwvYXV0aG9ycz48L2Nv
bnRyaWJ1dG9ycz48dGl0bGVzPjx0aXRsZT5PdXRjb21lcyBvZiBob3NwaXRhbGl6ZWQgQ09WSUQt
MTkgcGF0aWVudHMgaW4gQ2FuYWRhOiBpbXBhY3Qgb2YgZXRobmljaXR5LCBtaWdyYXRpb24gc3Rh
dHVzIGFuZCBjb3VudHJ5IG9mIGJpcnRoPC90aXRsZT48c2Vjb25kYXJ5LXRpdGxlPkpvdXJuYWwg
b2YgVHJhdmVsIE1lZGljaW5lPC9zZWNvbmRhcnktdGl0bGU+PC90aXRsZXM+PHBlcmlvZGljYWw+
PGZ1bGwtdGl0bGU+Sm91cm5hbCBvZiBUcmF2ZWwgTWVkaWNpbmU8L2Z1bGwtdGl0bGU+PC9wZXJp
b2RpY2FsPjxkYXRlcz48eWVhcj4yMDIyPC95ZWFyPjwvZGF0ZXM+PGlzYm4+MTcwOC04MzA1PC9p
c2JuPjx1cmxzPjxyZWxhdGVkLXVybHM+PHVybD5odHRwczovL2RvaS5vcmcvMTAuMTA5My9qdG0v
dGFhYzA0MTwvdXJsPjx1cmw+aHR0cHM6Ly93YXRlcm1hcmsuc2lsdmVyY2hhaXIuY29tL3RhYWMw
NDEucGRmP3Rva2VuPUFRRUNBSGkyMDhCRTQ5T29hbjlra2hXX0VyY3k3RG0zWkxfOUNmM3FmS0Fj
NDg1eXNnQUFBdk13Z2dMdkJna3Foa2lHOXcwQkJ3YWdnZ0xnTUlJQzNBSUJBRENDQXRVR0NTcUdT
SWIzRFFFSEFUQWVCZ2xnaGtnQlpRTUVBUzR3RVFRTXNlWk9yM3BWVEZxTkVGNUJBZ0VRZ0lJQ3Bu
OV9zYTY4WV9DR1JtS3NHSjBIb0hGY0dqUFNmQkI4c09SYTFITmgxN2lObkNDU19JNDVnVUo0T3lN
ZUdBaVdVV1lGT2xpcnExdGRzSzJNOU1heF9aTVl1NXdjcDNXNm1YX2N5SHVGVF9XU0g1UTJZR0ta
b05OWVJQTjdyU0xlbUtQSDg5TEU0UnpNUndhVm4zN2R0WHRIcTF3RHFwSVdCelE3dmRWTF9icVpf
WmpaTHFyUmxOcWlVVzhvVUxCZEtwS09SRjYzV1JJWE9GTVhYamZaUWZQeW9HTmtnS3hIb2FlX2My
Smx4bWtCemRQWlhNMXNYRGxJNEp6WXFpS200NWFKVzQ2amx1UGVRUEtKcEF6Q3JnUW04dEsyRUgy
UnpKU3dtNGVFVm41TC1abm5ST1RPX2hFenFOTTNyOV85NlJlY2UxMzRNdjY0NkFvTGZiblpDdmcx
LXQ5SFhUUmZ0WXFCeEVXa1RtLWs3V21Eb0ZHSFh4NnhmZi1tWXRhYVMtSndSSVZJcEFMQjBIcVN4
ZnlDd0Q1NFNVcEwyWm9DT2s0eWwxNTVKendudEU2bUNQWGstUlVVQ3ZVS0E0bkpuelFEUGtacDdH
U1BmdlNXTDd5VzR3cm1WTmpRMXA2NjdMbUcxcjhJak9IenhiRXRzUkszeTdnam1Ya0MtVUN6NHE2
RTNGcXhQTHhhQVpyeFRibzVudkI5anhkWU5OTXdOVmJrb2lJTUlKQUFGMjBwUVIwaTQ4OXMzWUZY
QlV0U1pwSk1hRFBzVFJIT1gwaEluc0w2UHFMZGlWRWtJWGJodEREWlNoWDhxaV81SEZRNWVVY0xo
VWxjbEk4aGpaaWNXQUI5d1BRZm9yZWl2ek9Ob2ZnMG5qd0d2djFtRmRhZDktbUR1RGdfNkZRWXo5
M1BTRXdzZUQxRWpiTU5CRnkxd3FBZWZuWXhRY3IzS2gwQ1lqM1FzWnZNUjliaUlBX2JLa1ZfQzJW
WUFDdkVKUUY5enJhaG9zYi1sRUE2MFl2MjZ2QktpcWhBeEk1MlBrTGlZXzRVWmYwTl9qQ1I3R2xh
VV9QcENnSDNuNHFKcmFFSldaRHZfaDZYeTZDRXhnSEgybm9sTXV2U2Y3XzBYUkJDcl9LMnlQNWZO
RGpXckwteDZidGtRcGlVb0RZTUtxN1pKeHNkMmI1ZUNFZ0duN0x3UU12MzNyZ3ZOdzwvdXJsPjwv
cmVsYXRlZC11cmxzPjwvdXJscz48Y3VzdG9tMT50YWFjMDQxPC9jdXN0b20xPjxlbGVjdHJvbmlj
LXJlc291cmNlLW51bT4xMC4xMDkzL2p0bS90YWFjMDQxPC9lbGVjdHJvbmljLXJlc291cmNlLW51
bT48YWNjZXNzLWRhdGU+OS82LzIwMjI8L2FjY2Vzcy1kYXRlPjwvcmVjb3JkPjwvQ2l0ZT48L0Vu
ZE5vdGU+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Nzb3MtQ2FzdGlsaG88L0F1dGhvcj48WWVhcj4yMDIy
PC9ZZWFyPjxSZWNOdW0+NDwvUmVjTnVtPjxEaXNwbGF5VGV4dD48c3R5bGUgZmFjZT0ic3VwZXJz
Y3JpcHQiPjE0PC9zdHlsZT48L0Rpc3BsYXlUZXh0PjxyZWNvcmQ+PHJlYy1udW1iZXI+NDwvcmVj
LW51bWJlcj48Zm9yZWlnbi1rZXlzPjxrZXkgYXBwPSJFTiIgZGItaWQ9InM5c3YyZWZzNnhhYXhx
ZXI5dmx2MDVmbzl2cnJmMHc1MDI1MiIgdGltZXN0YW1wPSIxNjYyNDkyOTI3Ij40PC9rZXk+PC9m
b3JlaWduLWtleXM+PHJlZi10eXBlIG5hbWU9IkpvdXJuYWwgQXJ0aWNsZSI+MTc8L3JlZi10eXBl
Pjxjb250cmlidXRvcnM+PGF1dGhvcnM+PGF1dGhvcj5QYXNzb3MtQ2FzdGlsaG8sIEFuYSBNYXJp
YTwvYXV0aG9yPjxhdXRob3I+TGFiYsOpLCBBbm5pZS1DbGF1ZGU8L2F1dGhvcj48YXV0aG9yPkJh
cmthdGksIFNhcGhhPC9hdXRob3I+PGF1dGhvcj5MdW9uZywgTWUtTGluaDwvYXV0aG9yPjxhdXRo
b3I+RGFnaGVyLCBPbGluYTwvYXV0aG9yPjxhdXRob3I+TWF5bmFyZCwgTm/DqW1pZTwvYXV0aG9y
PjxhdXRob3I+VHV0dC1HdcOpcmV0dGUsIE1hcmMtQW50b2luZTwvYXV0aG9yPjxhdXRob3I+S2ll
cmFucywgSmFtZXM8L2F1dGhvcj48YXV0aG9yPlJvdXNzZWF1LCBDZWNpbGU8L2F1dGhvcj48YXV0
aG9yPkJlbmVkZXR0aSwgQW5kcmVhPC9hdXRob3I+PGF1dGhvcj5Bem91bGF5LCBMYXVyZW50PC9h
dXRob3I+PGF1dGhvcj5HcmVlbmF3YXksIENocmlzdGluYTwvYXV0aG9yPjwvYXV0aG9ycz48L2Nv
bnRyaWJ1dG9ycz48dGl0bGVzPjx0aXRsZT5PdXRjb21lcyBvZiBob3NwaXRhbGl6ZWQgQ09WSUQt
MTkgcGF0aWVudHMgaW4gQ2FuYWRhOiBpbXBhY3Qgb2YgZXRobmljaXR5LCBtaWdyYXRpb24gc3Rh
dHVzIGFuZCBjb3VudHJ5IG9mIGJpcnRoPC90aXRsZT48c2Vjb25kYXJ5LXRpdGxlPkpvdXJuYWwg
b2YgVHJhdmVsIE1lZGljaW5lPC9zZWNvbmRhcnktdGl0bGU+PC90aXRsZXM+PHBlcmlvZGljYWw+
PGZ1bGwtdGl0bGU+Sm91cm5hbCBvZiBUcmF2ZWwgTWVkaWNpbmU8L2Z1bGwtdGl0bGU+PC9wZXJp
b2RpY2FsPjxkYXRlcz48eWVhcj4yMDIyPC95ZWFyPjwvZGF0ZXM+PGlzYm4+MTcwOC04MzA1PC9p
c2JuPjx1cmxzPjxyZWxhdGVkLXVybHM+PHVybD5odHRwczovL2RvaS5vcmcvMTAuMTA5My9qdG0v
dGFhYzA0MTwvdXJsPjx1cmw+aHR0cHM6Ly93YXRlcm1hcmsuc2lsdmVyY2hhaXIuY29tL3RhYWMw
NDEucGRmP3Rva2VuPUFRRUNBSGkyMDhCRTQ5T29hbjlra2hXX0VyY3k3RG0zWkxfOUNmM3FmS0Fj
NDg1eXNnQUFBdk13Z2dMdkJna3Foa2lHOXcwQkJ3YWdnZ0xnTUlJQzNBSUJBRENDQXRVR0NTcUdT
SWIzRFFFSEFUQWVCZ2xnaGtnQlpRTUVBUzR3RVFRTXNlWk9yM3BWVEZxTkVGNUJBZ0VRZ0lJQ3Bu
OV9zYTY4WV9DR1JtS3NHSjBIb0hGY0dqUFNmQkI4c09SYTFITmgxN2lObkNDU19JNDVnVUo0T3lN
ZUdBaVdVV1lGT2xpcnExdGRzSzJNOU1heF9aTVl1NXdjcDNXNm1YX2N5SHVGVF9XU0g1UTJZR0ta
b05OWVJQTjdyU0xlbUtQSDg5TEU0UnpNUndhVm4zN2R0WHRIcTF3RHFwSVdCelE3dmRWTF9icVpf
WmpaTHFyUmxOcWlVVzhvVUxCZEtwS09SRjYzV1JJWE9GTVhYamZaUWZQeW9HTmtnS3hIb2FlX2My
Smx4bWtCemRQWlhNMXNYRGxJNEp6WXFpS200NWFKVzQ2amx1UGVRUEtKcEF6Q3JnUW04dEsyRUgy
UnpKU3dtNGVFVm41TC1abm5ST1RPX2hFenFOTTNyOV85NlJlY2UxMzRNdjY0NkFvTGZiblpDdmcx
LXQ5SFhUUmZ0WXFCeEVXa1RtLWs3V21Eb0ZHSFh4NnhmZi1tWXRhYVMtSndSSVZJcEFMQjBIcVN4
ZnlDd0Q1NFNVcEwyWm9DT2s0eWwxNTVKendudEU2bUNQWGstUlVVQ3ZVS0E0bkpuelFEUGtacDdH
U1BmdlNXTDd5VzR3cm1WTmpRMXA2NjdMbUcxcjhJak9IenhiRXRzUkszeTdnam1Ya0MtVUN6NHE2
RTNGcXhQTHhhQVpyeFRibzVudkI5anhkWU5OTXdOVmJrb2lJTUlKQUFGMjBwUVIwaTQ4OXMzWUZY
QlV0U1pwSk1hRFBzVFJIT1gwaEluc0w2UHFMZGlWRWtJWGJodEREWlNoWDhxaV81SEZRNWVVY0xo
VWxjbEk4aGpaaWNXQUI5d1BRZm9yZWl2ek9Ob2ZnMG5qd0d2djFtRmRhZDktbUR1RGdfNkZRWXo5
M1BTRXdzZUQxRWpiTU5CRnkxd3FBZWZuWXhRY3IzS2gwQ1lqM1FzWnZNUjliaUlBX2JLa1ZfQzJW
WUFDdkVKUUY5enJhaG9zYi1sRUE2MFl2MjZ2QktpcWhBeEk1MlBrTGlZXzRVWmYwTl9qQ1I3R2xh
VV9QcENnSDNuNHFKcmFFSldaRHZfaDZYeTZDRXhnSEgybm9sTXV2U2Y3XzBYUkJDcl9LMnlQNWZO
RGpXckwteDZidGtRcGlVb0RZTUtxN1pKeHNkMmI1ZUNFZ0duN0x3UU12MzNyZ3ZOdzwvdXJsPjwv
cmVsYXRlZC11cmxzPjwvdXJscz48Y3VzdG9tMT50YWFjMDQxPC9jdXN0b20xPjxlbGVjdHJvbmlj
LXJlc291cmNlLW51bT4xMC4xMDkzL2p0bS90YWFjMDQxPC9lbGVjdHJvbmljLXJlc291cmNlLW51
bT48YWNjZXNzLWRhdGU+OS82LzIwMjI8L2FjY2Vzcy1kYXRlPjwvcmVjb3JkPjwvQ2l0ZT48L0Vu
ZE5vdGU+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E0733B" w:rsidRPr="00B72518">
        <w:rPr>
          <w:rFonts w:ascii="Times New Roman" w:hAnsi="Times New Roman" w:cs="Times New Roman"/>
          <w:sz w:val="24"/>
          <w:szCs w:val="24"/>
        </w:rPr>
      </w:r>
      <w:r w:rsidR="00E0733B" w:rsidRPr="00B72518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14</w:t>
      </w:r>
      <w:r w:rsidR="00E0733B" w:rsidRPr="00B72518">
        <w:rPr>
          <w:rFonts w:ascii="Times New Roman" w:hAnsi="Times New Roman" w:cs="Times New Roman"/>
          <w:sz w:val="24"/>
          <w:szCs w:val="24"/>
        </w:rPr>
        <w:fldChar w:fldCharType="end"/>
      </w:r>
      <w:r w:rsidR="00EE75BC" w:rsidRPr="00B72518">
        <w:rPr>
          <w:rFonts w:ascii="Times New Roman" w:hAnsi="Times New Roman" w:cs="Times New Roman"/>
          <w:sz w:val="24"/>
          <w:szCs w:val="24"/>
        </w:rPr>
        <w:t xml:space="preserve">  In this study</w:t>
      </w:r>
      <w:r w:rsidR="006A39D3">
        <w:rPr>
          <w:rFonts w:ascii="Times New Roman" w:hAnsi="Times New Roman" w:cs="Times New Roman"/>
          <w:sz w:val="24"/>
          <w:szCs w:val="24"/>
        </w:rPr>
        <w:t>, more than half</w:t>
      </w:r>
      <w:r w:rsidR="00EE75BC" w:rsidRPr="00B72518">
        <w:rPr>
          <w:rFonts w:ascii="Times New Roman" w:hAnsi="Times New Roman" w:cs="Times New Roman"/>
          <w:sz w:val="24"/>
          <w:szCs w:val="24"/>
        </w:rPr>
        <w:t xml:space="preserve"> of 1104 patients hospitalized with community acquired SAR-CoV-2 infection</w:t>
      </w:r>
      <w:r w:rsidR="006A39D3">
        <w:rPr>
          <w:rFonts w:ascii="Times New Roman" w:hAnsi="Times New Roman" w:cs="Times New Roman"/>
          <w:sz w:val="24"/>
          <w:szCs w:val="24"/>
        </w:rPr>
        <w:t xml:space="preserve"> </w:t>
      </w:r>
      <w:r w:rsidR="00D6294D" w:rsidRPr="00B72518">
        <w:rPr>
          <w:rFonts w:ascii="Times New Roman" w:hAnsi="Times New Roman" w:cs="Times New Roman"/>
          <w:sz w:val="24"/>
          <w:szCs w:val="24"/>
        </w:rPr>
        <w:t>were migrants</w:t>
      </w:r>
      <w:r w:rsidR="00D1128F">
        <w:rPr>
          <w:rFonts w:ascii="Times New Roman" w:hAnsi="Times New Roman" w:cs="Times New Roman"/>
          <w:sz w:val="24"/>
          <w:szCs w:val="24"/>
        </w:rPr>
        <w:t xml:space="preserve">.  </w:t>
      </w:r>
      <w:r w:rsidR="00CC5011">
        <w:rPr>
          <w:rFonts w:ascii="Times New Roman" w:hAnsi="Times New Roman" w:cs="Times New Roman"/>
          <w:sz w:val="24"/>
          <w:szCs w:val="24"/>
        </w:rPr>
        <w:t xml:space="preserve">Individuals identifying as </w:t>
      </w:r>
      <w:r w:rsidR="00D6294D" w:rsidRPr="00B72518">
        <w:rPr>
          <w:rFonts w:ascii="Times New Roman" w:hAnsi="Times New Roman" w:cs="Times New Roman"/>
          <w:sz w:val="24"/>
          <w:szCs w:val="24"/>
        </w:rPr>
        <w:t>Black</w:t>
      </w:r>
      <w:r w:rsidR="00CC5011">
        <w:rPr>
          <w:rFonts w:ascii="Times New Roman" w:hAnsi="Times New Roman" w:cs="Times New Roman"/>
          <w:sz w:val="24"/>
          <w:szCs w:val="24"/>
        </w:rPr>
        <w:t xml:space="preserve"> </w:t>
      </w:r>
      <w:r w:rsidR="00D6294D" w:rsidRPr="00B72518">
        <w:rPr>
          <w:rFonts w:ascii="Times New Roman" w:hAnsi="Times New Roman" w:cs="Times New Roman"/>
          <w:sz w:val="24"/>
          <w:szCs w:val="24"/>
        </w:rPr>
        <w:t>(aHR 1.39) and Asian (1.64) had an increased adjusted hazards of ICU admissions compared to Whites but there was significant heterogeneity within ethnic groups</w:t>
      </w:r>
      <w:r w:rsidR="003F7AB3" w:rsidRPr="00B72518">
        <w:rPr>
          <w:rFonts w:ascii="Times New Roman" w:hAnsi="Times New Roman" w:cs="Times New Roman"/>
          <w:sz w:val="24"/>
          <w:szCs w:val="24"/>
        </w:rPr>
        <w:t xml:space="preserve">.  Asians from Eastern Asia/Pacific </w:t>
      </w:r>
      <w:r w:rsidR="00D1128F">
        <w:rPr>
          <w:rFonts w:ascii="Times New Roman" w:hAnsi="Times New Roman" w:cs="Times New Roman"/>
          <w:sz w:val="24"/>
          <w:szCs w:val="24"/>
        </w:rPr>
        <w:t xml:space="preserve">[aHR (95% CI), </w:t>
      </w:r>
      <w:r w:rsidR="003F7AB3" w:rsidRPr="00B72518">
        <w:rPr>
          <w:rFonts w:ascii="Times New Roman" w:hAnsi="Times New Roman" w:cs="Times New Roman"/>
          <w:sz w:val="24"/>
          <w:szCs w:val="24"/>
        </w:rPr>
        <w:t>2.15</w:t>
      </w:r>
      <w:r w:rsidR="00D1128F">
        <w:rPr>
          <w:rFonts w:ascii="Times New Roman" w:hAnsi="Times New Roman" w:cs="Times New Roman"/>
          <w:sz w:val="24"/>
          <w:szCs w:val="24"/>
        </w:rPr>
        <w:t xml:space="preserve"> (</w:t>
      </w:r>
      <w:r w:rsidR="003F7AB3" w:rsidRPr="00B72518">
        <w:rPr>
          <w:rFonts w:ascii="Times New Roman" w:hAnsi="Times New Roman" w:cs="Times New Roman"/>
          <w:sz w:val="24"/>
          <w:szCs w:val="24"/>
        </w:rPr>
        <w:t>1.42–3.24)</w:t>
      </w:r>
      <w:r w:rsidR="00D1128F">
        <w:rPr>
          <w:rFonts w:ascii="Times New Roman" w:hAnsi="Times New Roman" w:cs="Times New Roman"/>
          <w:sz w:val="24"/>
          <w:szCs w:val="24"/>
        </w:rPr>
        <w:t>]</w:t>
      </w:r>
      <w:r w:rsidR="003F7AB3" w:rsidRPr="00B72518">
        <w:rPr>
          <w:rFonts w:ascii="Times New Roman" w:hAnsi="Times New Roman" w:cs="Times New Roman"/>
          <w:sz w:val="24"/>
          <w:szCs w:val="24"/>
        </w:rPr>
        <w:t xml:space="preserve"> but not South Asian </w:t>
      </w:r>
      <w:r w:rsidR="00D1128F">
        <w:rPr>
          <w:rFonts w:ascii="Times New Roman" w:hAnsi="Times New Roman" w:cs="Times New Roman"/>
          <w:sz w:val="24"/>
          <w:szCs w:val="24"/>
        </w:rPr>
        <w:t>[</w:t>
      </w:r>
      <w:r w:rsidR="003F7AB3" w:rsidRPr="00B72518">
        <w:rPr>
          <w:rFonts w:ascii="Times New Roman" w:hAnsi="Times New Roman" w:cs="Times New Roman"/>
          <w:sz w:val="24"/>
          <w:szCs w:val="24"/>
        </w:rPr>
        <w:t>0.97</w:t>
      </w:r>
      <w:r w:rsidR="00D1128F">
        <w:rPr>
          <w:rFonts w:ascii="Times New Roman" w:hAnsi="Times New Roman" w:cs="Times New Roman"/>
          <w:sz w:val="24"/>
          <w:szCs w:val="24"/>
        </w:rPr>
        <w:t xml:space="preserve"> (</w:t>
      </w:r>
      <w:r w:rsidR="003F7AB3" w:rsidRPr="00B72518">
        <w:rPr>
          <w:rFonts w:ascii="Times New Roman" w:hAnsi="Times New Roman" w:cs="Times New Roman"/>
          <w:sz w:val="24"/>
          <w:szCs w:val="24"/>
        </w:rPr>
        <w:t>0.49–1.93)</w:t>
      </w:r>
      <w:r w:rsidR="00D1128F">
        <w:rPr>
          <w:rFonts w:ascii="Times New Roman" w:hAnsi="Times New Roman" w:cs="Times New Roman"/>
          <w:sz w:val="24"/>
          <w:szCs w:val="24"/>
        </w:rPr>
        <w:t>]</w:t>
      </w:r>
      <w:r w:rsidR="003F7AB3" w:rsidRPr="00B72518">
        <w:rPr>
          <w:rFonts w:ascii="Times New Roman" w:hAnsi="Times New Roman" w:cs="Times New Roman"/>
          <w:sz w:val="24"/>
          <w:szCs w:val="24"/>
        </w:rPr>
        <w:t xml:space="preserve"> and </w:t>
      </w:r>
      <w:r w:rsidR="00CC5011" w:rsidRPr="00B72518">
        <w:rPr>
          <w:rFonts w:ascii="Times New Roman" w:hAnsi="Times New Roman" w:cs="Times New Roman"/>
          <w:sz w:val="24"/>
          <w:szCs w:val="24"/>
        </w:rPr>
        <w:t>Black</w:t>
      </w:r>
      <w:r w:rsidR="00CC5011">
        <w:rPr>
          <w:rFonts w:ascii="Times New Roman" w:hAnsi="Times New Roman" w:cs="Times New Roman"/>
          <w:sz w:val="24"/>
          <w:szCs w:val="24"/>
        </w:rPr>
        <w:t xml:space="preserve"> </w:t>
      </w:r>
      <w:r w:rsidR="00CC5011" w:rsidRPr="00B72518">
        <w:rPr>
          <w:rFonts w:ascii="Times New Roman" w:hAnsi="Times New Roman" w:cs="Times New Roman"/>
          <w:sz w:val="24"/>
          <w:szCs w:val="24"/>
        </w:rPr>
        <w:t>Caribbean</w:t>
      </w:r>
      <w:r w:rsidR="00882093">
        <w:rPr>
          <w:rFonts w:ascii="Times New Roman" w:hAnsi="Times New Roman" w:cs="Times New Roman"/>
          <w:sz w:val="24"/>
          <w:szCs w:val="24"/>
        </w:rPr>
        <w:t>s</w:t>
      </w:r>
      <w:r w:rsidR="00CC5011" w:rsidRPr="00B72518">
        <w:rPr>
          <w:rFonts w:ascii="Times New Roman" w:hAnsi="Times New Roman" w:cs="Times New Roman"/>
          <w:sz w:val="24"/>
          <w:szCs w:val="24"/>
        </w:rPr>
        <w:t xml:space="preserve">  </w:t>
      </w:r>
      <w:r w:rsidR="00D1128F">
        <w:rPr>
          <w:rFonts w:ascii="Times New Roman" w:hAnsi="Times New Roman" w:cs="Times New Roman"/>
          <w:sz w:val="24"/>
          <w:szCs w:val="24"/>
        </w:rPr>
        <w:t>[</w:t>
      </w:r>
      <w:r w:rsidR="003F7AB3" w:rsidRPr="00B72518">
        <w:rPr>
          <w:rFonts w:ascii="Times New Roman" w:hAnsi="Times New Roman" w:cs="Times New Roman"/>
          <w:sz w:val="24"/>
          <w:szCs w:val="24"/>
        </w:rPr>
        <w:t>1.39</w:t>
      </w:r>
      <w:r w:rsidR="00D1128F">
        <w:rPr>
          <w:rFonts w:ascii="Times New Roman" w:hAnsi="Times New Roman" w:cs="Times New Roman"/>
          <w:sz w:val="24"/>
          <w:szCs w:val="24"/>
        </w:rPr>
        <w:t xml:space="preserve"> (</w:t>
      </w:r>
      <w:r w:rsidR="003F7AB3" w:rsidRPr="00B72518">
        <w:rPr>
          <w:rFonts w:ascii="Times New Roman" w:hAnsi="Times New Roman" w:cs="Times New Roman"/>
          <w:sz w:val="24"/>
          <w:szCs w:val="24"/>
        </w:rPr>
        <w:t>1.02–1.89)</w:t>
      </w:r>
      <w:r w:rsidR="00D1128F">
        <w:rPr>
          <w:rFonts w:ascii="Times New Roman" w:hAnsi="Times New Roman" w:cs="Times New Roman"/>
          <w:sz w:val="24"/>
          <w:szCs w:val="24"/>
        </w:rPr>
        <w:t>]</w:t>
      </w:r>
      <w:r w:rsidR="003F7AB3" w:rsidRPr="00B72518">
        <w:rPr>
          <w:rFonts w:ascii="Times New Roman" w:hAnsi="Times New Roman" w:cs="Times New Roman"/>
          <w:sz w:val="24"/>
          <w:szCs w:val="24"/>
        </w:rPr>
        <w:t xml:space="preserve"> but not </w:t>
      </w:r>
      <w:r w:rsidR="00CC5011">
        <w:rPr>
          <w:rFonts w:ascii="Times New Roman" w:hAnsi="Times New Roman" w:cs="Times New Roman"/>
          <w:sz w:val="24"/>
          <w:szCs w:val="24"/>
        </w:rPr>
        <w:t xml:space="preserve">Sub-Saharan </w:t>
      </w:r>
      <w:r w:rsidR="00CC5011" w:rsidRPr="00B72518">
        <w:rPr>
          <w:rFonts w:ascii="Times New Roman" w:hAnsi="Times New Roman" w:cs="Times New Roman"/>
          <w:sz w:val="24"/>
          <w:szCs w:val="24"/>
        </w:rPr>
        <w:t>Black</w:t>
      </w:r>
      <w:r w:rsidR="00CC5011">
        <w:rPr>
          <w:rFonts w:ascii="Times New Roman" w:hAnsi="Times New Roman" w:cs="Times New Roman"/>
          <w:sz w:val="24"/>
          <w:szCs w:val="24"/>
        </w:rPr>
        <w:t xml:space="preserve"> African</w:t>
      </w:r>
      <w:r w:rsidR="00882093">
        <w:rPr>
          <w:rFonts w:ascii="Times New Roman" w:hAnsi="Times New Roman" w:cs="Times New Roman"/>
          <w:sz w:val="24"/>
          <w:szCs w:val="24"/>
        </w:rPr>
        <w:t>s</w:t>
      </w:r>
      <w:r w:rsidR="00CC5011" w:rsidRPr="00B72518">
        <w:rPr>
          <w:rFonts w:ascii="Times New Roman" w:hAnsi="Times New Roman" w:cs="Times New Roman"/>
          <w:sz w:val="24"/>
          <w:szCs w:val="24"/>
        </w:rPr>
        <w:t xml:space="preserve"> </w:t>
      </w:r>
      <w:r w:rsidR="00D1128F">
        <w:rPr>
          <w:rFonts w:ascii="Times New Roman" w:hAnsi="Times New Roman" w:cs="Times New Roman"/>
          <w:sz w:val="24"/>
          <w:szCs w:val="24"/>
        </w:rPr>
        <w:t>[</w:t>
      </w:r>
      <w:r w:rsidR="003F7AB3" w:rsidRPr="00B72518">
        <w:rPr>
          <w:rFonts w:ascii="Times New Roman" w:hAnsi="Times New Roman" w:cs="Times New Roman"/>
          <w:sz w:val="24"/>
          <w:szCs w:val="24"/>
        </w:rPr>
        <w:t>1.37</w:t>
      </w:r>
      <w:r w:rsidR="00D1128F">
        <w:rPr>
          <w:rFonts w:ascii="Times New Roman" w:hAnsi="Times New Roman" w:cs="Times New Roman"/>
          <w:sz w:val="24"/>
          <w:szCs w:val="24"/>
        </w:rPr>
        <w:t xml:space="preserve"> (</w:t>
      </w:r>
      <w:r w:rsidR="003F7AB3" w:rsidRPr="00B72518">
        <w:rPr>
          <w:rFonts w:ascii="Times New Roman" w:hAnsi="Times New Roman" w:cs="Times New Roman"/>
          <w:sz w:val="24"/>
          <w:szCs w:val="24"/>
        </w:rPr>
        <w:t>0.86–2.18)</w:t>
      </w:r>
      <w:r w:rsidR="00D1128F">
        <w:rPr>
          <w:rFonts w:ascii="Times New Roman" w:hAnsi="Times New Roman" w:cs="Times New Roman"/>
          <w:sz w:val="24"/>
          <w:szCs w:val="24"/>
        </w:rPr>
        <w:t>]</w:t>
      </w:r>
      <w:r w:rsidR="003F7AB3" w:rsidRPr="00B72518">
        <w:rPr>
          <w:rFonts w:ascii="Times New Roman" w:hAnsi="Times New Roman" w:cs="Times New Roman"/>
          <w:sz w:val="24"/>
          <w:szCs w:val="24"/>
        </w:rPr>
        <w:t xml:space="preserve"> had a higher risk of ICU admission.  </w:t>
      </w:r>
      <w:r w:rsidR="008D4CFE">
        <w:rPr>
          <w:rFonts w:ascii="Times New Roman" w:hAnsi="Times New Roman" w:cs="Times New Roman"/>
          <w:sz w:val="24"/>
          <w:szCs w:val="24"/>
        </w:rPr>
        <w:t>Collecting d</w:t>
      </w:r>
      <w:r w:rsidR="005A60B9" w:rsidRPr="00B72518">
        <w:rPr>
          <w:rFonts w:ascii="Times New Roman" w:hAnsi="Times New Roman" w:cs="Times New Roman"/>
          <w:sz w:val="24"/>
          <w:szCs w:val="24"/>
        </w:rPr>
        <w:t>ata on country of birth more precisely identif</w:t>
      </w:r>
      <w:r w:rsidR="006A39D3">
        <w:rPr>
          <w:rFonts w:ascii="Times New Roman" w:hAnsi="Times New Roman" w:cs="Times New Roman"/>
          <w:sz w:val="24"/>
          <w:szCs w:val="24"/>
        </w:rPr>
        <w:t>ies</w:t>
      </w:r>
      <w:r w:rsidR="005A60B9" w:rsidRPr="00B72518">
        <w:rPr>
          <w:rFonts w:ascii="Times New Roman" w:hAnsi="Times New Roman" w:cs="Times New Roman"/>
          <w:sz w:val="24"/>
          <w:szCs w:val="24"/>
        </w:rPr>
        <w:t xml:space="preserve"> groups who have the highest health inequities</w:t>
      </w:r>
      <w:r w:rsidR="006A39D3">
        <w:rPr>
          <w:rFonts w:ascii="Times New Roman" w:hAnsi="Times New Roman" w:cs="Times New Roman"/>
          <w:sz w:val="24"/>
          <w:szCs w:val="24"/>
        </w:rPr>
        <w:t xml:space="preserve"> and </w:t>
      </w:r>
      <w:r w:rsidR="005A60B9" w:rsidRPr="00B72518">
        <w:rPr>
          <w:rFonts w:ascii="Times New Roman" w:hAnsi="Times New Roman" w:cs="Times New Roman"/>
          <w:sz w:val="24"/>
          <w:szCs w:val="24"/>
        </w:rPr>
        <w:t>provid</w:t>
      </w:r>
      <w:r w:rsidR="006A39D3">
        <w:rPr>
          <w:rFonts w:ascii="Times New Roman" w:hAnsi="Times New Roman" w:cs="Times New Roman"/>
          <w:sz w:val="24"/>
          <w:szCs w:val="24"/>
        </w:rPr>
        <w:t>es</w:t>
      </w:r>
      <w:r w:rsidR="005A60B9" w:rsidRPr="00B72518">
        <w:rPr>
          <w:rFonts w:ascii="Times New Roman" w:hAnsi="Times New Roman" w:cs="Times New Roman"/>
          <w:sz w:val="24"/>
          <w:szCs w:val="24"/>
        </w:rPr>
        <w:t xml:space="preserve"> more actionable health data to inform health policy and resource allocation.</w:t>
      </w:r>
      <w:r w:rsidR="00D1128F">
        <w:rPr>
          <w:rFonts w:ascii="Times New Roman" w:hAnsi="Times New Roman" w:cs="Times New Roman"/>
          <w:sz w:val="24"/>
          <w:szCs w:val="24"/>
        </w:rPr>
        <w:t xml:space="preserve">  </w:t>
      </w:r>
      <w:r w:rsidR="004838B5">
        <w:rPr>
          <w:rFonts w:ascii="Times New Roman" w:hAnsi="Times New Roman" w:cs="Times New Roman"/>
          <w:sz w:val="24"/>
          <w:szCs w:val="24"/>
        </w:rPr>
        <w:t>This</w:t>
      </w:r>
      <w:r w:rsidR="00D1128F" w:rsidRPr="00D1128F">
        <w:rPr>
          <w:rFonts w:ascii="Times New Roman" w:hAnsi="Times New Roman" w:cs="Times New Roman"/>
          <w:sz w:val="24"/>
          <w:szCs w:val="24"/>
        </w:rPr>
        <w:t xml:space="preserve"> </w:t>
      </w:r>
      <w:r w:rsidR="00D1128F" w:rsidRPr="00B72518">
        <w:rPr>
          <w:rFonts w:ascii="Times New Roman" w:hAnsi="Times New Roman" w:cs="Times New Roman"/>
          <w:sz w:val="24"/>
          <w:szCs w:val="24"/>
        </w:rPr>
        <w:t>is a</w:t>
      </w:r>
      <w:r w:rsidR="006A39D3">
        <w:rPr>
          <w:rFonts w:ascii="Times New Roman" w:hAnsi="Times New Roman" w:cs="Times New Roman"/>
          <w:sz w:val="24"/>
          <w:szCs w:val="24"/>
        </w:rPr>
        <w:t xml:space="preserve"> </w:t>
      </w:r>
      <w:r w:rsidR="00D1128F" w:rsidRPr="00B72518">
        <w:rPr>
          <w:rFonts w:ascii="Times New Roman" w:hAnsi="Times New Roman" w:cs="Times New Roman"/>
          <w:sz w:val="24"/>
          <w:szCs w:val="24"/>
        </w:rPr>
        <w:t xml:space="preserve">critical </w:t>
      </w:r>
      <w:r w:rsidR="004838B5">
        <w:rPr>
          <w:rFonts w:ascii="Times New Roman" w:hAnsi="Times New Roman" w:cs="Times New Roman"/>
          <w:sz w:val="24"/>
          <w:szCs w:val="24"/>
        </w:rPr>
        <w:t xml:space="preserve">data </w:t>
      </w:r>
      <w:r w:rsidR="00D1128F" w:rsidRPr="00B72518">
        <w:rPr>
          <w:rFonts w:ascii="Times New Roman" w:hAnsi="Times New Roman" w:cs="Times New Roman"/>
          <w:sz w:val="24"/>
          <w:szCs w:val="24"/>
        </w:rPr>
        <w:t>gap that</w:t>
      </w:r>
      <w:r w:rsidR="006A05BC">
        <w:rPr>
          <w:rFonts w:ascii="Times New Roman" w:hAnsi="Times New Roman" w:cs="Times New Roman"/>
          <w:sz w:val="24"/>
          <w:szCs w:val="24"/>
        </w:rPr>
        <w:t xml:space="preserve"> </w:t>
      </w:r>
      <w:r w:rsidR="006A39D3">
        <w:rPr>
          <w:rFonts w:ascii="Times New Roman" w:hAnsi="Times New Roman" w:cs="Times New Roman"/>
          <w:sz w:val="24"/>
          <w:szCs w:val="24"/>
        </w:rPr>
        <w:t>needs to be filled</w:t>
      </w:r>
      <w:r w:rsidR="003433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170510D" w14:textId="60B301FB" w:rsidR="004552DB" w:rsidRDefault="004552DB" w:rsidP="00DC6FF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3DC009E" w14:textId="70FE530F" w:rsidR="00EC5837" w:rsidRPr="005E1E7B" w:rsidRDefault="00CA5E31" w:rsidP="00DC6FF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CA5E31">
        <w:rPr>
          <w:rFonts w:ascii="Times New Roman" w:hAnsi="Times New Roman" w:cs="Times New Roman"/>
          <w:sz w:val="24"/>
          <w:szCs w:val="24"/>
        </w:rPr>
        <w:t xml:space="preserve">Improving the impact of screening for infectious disease </w:t>
      </w:r>
      <w:r>
        <w:rPr>
          <w:rFonts w:ascii="Times New Roman" w:hAnsi="Times New Roman" w:cs="Times New Roman"/>
          <w:sz w:val="24"/>
          <w:szCs w:val="24"/>
        </w:rPr>
        <w:t xml:space="preserve">among migrants </w:t>
      </w:r>
      <w:r w:rsidRPr="00CA5E31">
        <w:rPr>
          <w:rFonts w:ascii="Times New Roman" w:hAnsi="Times New Roman" w:cs="Times New Roman"/>
          <w:sz w:val="24"/>
          <w:szCs w:val="24"/>
        </w:rPr>
        <w:t xml:space="preserve">will require tackling the high rates of </w:t>
      </w:r>
      <w:r w:rsidR="00803C43">
        <w:rPr>
          <w:rFonts w:ascii="Times New Roman" w:hAnsi="Times New Roman" w:cs="Times New Roman"/>
          <w:sz w:val="24"/>
          <w:szCs w:val="24"/>
        </w:rPr>
        <w:t>drops out</w:t>
      </w:r>
      <w:r w:rsidRPr="00CA5E31">
        <w:rPr>
          <w:rFonts w:ascii="Times New Roman" w:hAnsi="Times New Roman" w:cs="Times New Roman"/>
          <w:sz w:val="24"/>
          <w:szCs w:val="24"/>
        </w:rPr>
        <w:t xml:space="preserve"> along the </w:t>
      </w:r>
      <w:r>
        <w:rPr>
          <w:rFonts w:ascii="Times New Roman" w:hAnsi="Times New Roman" w:cs="Times New Roman"/>
          <w:sz w:val="24"/>
          <w:szCs w:val="24"/>
        </w:rPr>
        <w:t xml:space="preserve">entire </w:t>
      </w:r>
      <w:r w:rsidRPr="00CA5E31">
        <w:rPr>
          <w:rFonts w:ascii="Times New Roman" w:hAnsi="Times New Roman" w:cs="Times New Roman"/>
          <w:sz w:val="24"/>
          <w:szCs w:val="24"/>
        </w:rPr>
        <w:t>care continuum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edat&lt;/Author&gt;&lt;Year&gt;2018&lt;/Year&gt;&lt;RecNum&gt;17&lt;/RecNum&gt;&lt;DisplayText&gt;&lt;style face="superscript"&gt;5&lt;/style&gt;&lt;/DisplayText&gt;&lt;record&gt;&lt;rec-number&gt;17&lt;/rec-number&gt;&lt;foreign-keys&gt;&lt;key app="EN" db-id="s9sv2efs6xaaxqer9vlv05fo9vrrf0w50252" timestamp="1663376696"&gt;17&lt;/key&gt;&lt;/foreign-keys&gt;&lt;ref-type name="Journal Article"&gt;17&lt;/ref-type&gt;&lt;contributors&gt;&lt;authors&gt;&lt;author&gt;Seedat, Farah&lt;/author&gt;&lt;author&gt;Hargreaves, Sally&lt;/author&gt;&lt;author&gt;Nellums, Laura B.&lt;/author&gt;&lt;author&gt;Ouyang, Jing&lt;/author&gt;&lt;author&gt;Brown, Michael&lt;/author&gt;&lt;author&gt;Friedland, Jon S.&lt;/author&gt;&lt;/authors&gt;&lt;/contributors&gt;&lt;titles&gt;&lt;title&gt;How effective are approaches to migrant screening for infectious diseases in Europe? A systematic review&lt;/title&gt;&lt;secondary-title&gt;The Lancet Infectious Diseases&lt;/secondary-title&gt;&lt;/titles&gt;&lt;periodical&gt;&lt;full-title&gt;The Lancet Infectious Diseases&lt;/full-title&gt;&lt;/periodical&gt;&lt;pages&gt;e259-e271&lt;/pages&gt;&lt;volume&gt;18&lt;/volume&gt;&lt;number&gt;9&lt;/number&gt;&lt;section&gt;e259&lt;/section&gt;&lt;dates&gt;&lt;year&gt;2018&lt;/year&gt;&lt;/dates&gt;&lt;isbn&gt;14733099&lt;/isbn&gt;&lt;urls&gt;&lt;/urls&gt;&lt;electronic-resource-num&gt;10.1016/s1473-3099(18)30117-8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A5E31"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>P</w:t>
      </w:r>
      <w:r w:rsidR="006333D7" w:rsidRPr="00CA5E31">
        <w:rPr>
          <w:rFonts w:ascii="Times New Roman" w:hAnsi="Times New Roman" w:cs="Times New Roman"/>
          <w:sz w:val="24"/>
          <w:szCs w:val="24"/>
        </w:rPr>
        <w:t xml:space="preserve">atient level and structural barriers </w:t>
      </w:r>
      <w:r>
        <w:rPr>
          <w:rFonts w:ascii="Times New Roman" w:hAnsi="Times New Roman" w:cs="Times New Roman"/>
          <w:sz w:val="24"/>
          <w:szCs w:val="24"/>
        </w:rPr>
        <w:t xml:space="preserve">must be addressed to </w:t>
      </w:r>
      <w:r w:rsidR="00B962FB" w:rsidRPr="00CA5E31">
        <w:rPr>
          <w:rFonts w:ascii="Times New Roman" w:hAnsi="Times New Roman" w:cs="Times New Roman"/>
          <w:color w:val="000000"/>
          <w:sz w:val="24"/>
          <w:szCs w:val="24"/>
        </w:rPr>
        <w:t>maximize screening uptak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and to ensure</w:t>
      </w:r>
      <w:r w:rsidR="00B962FB" w:rsidRPr="00CA5E31">
        <w:rPr>
          <w:rFonts w:ascii="Times New Roman" w:hAnsi="Times New Roman" w:cs="Times New Roman"/>
          <w:color w:val="000000"/>
          <w:sz w:val="24"/>
          <w:szCs w:val="24"/>
        </w:rPr>
        <w:t xml:space="preserve"> linkage to care,</w:t>
      </w:r>
      <w:r w:rsidR="00D27D06" w:rsidRPr="00CA5E3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962FB" w:rsidRPr="00CA5E31">
        <w:rPr>
          <w:rFonts w:ascii="Times New Roman" w:hAnsi="Times New Roman" w:cs="Times New Roman"/>
          <w:color w:val="000000"/>
          <w:sz w:val="24"/>
          <w:szCs w:val="24"/>
        </w:rPr>
        <w:t>treatment uptake and completion.</w:t>
      </w:r>
      <w:r w:rsidR="00B962FB" w:rsidRPr="00CA5E31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YWdnYWxleTwvQXV0aG9yPjxSZWNOdW0+NTwvUmVjTnVt
PjxEaXNwbGF5VGV4dD48c3R5bGUgZmFjZT0ic3VwZXJzY3JpcHQiPjUsNzwvc3R5bGU+PC9EaXNw
bGF5VGV4dD48cmVjb3JkPjxyZWMtbnVtYmVyPjU8L3JlYy1udW1iZXI+PGZvcmVpZ24ta2V5cz48
a2V5IGFwcD0iRU4iIGRiLWlkPSJzOXN2MmVmczZ4YWF4cWVyOXZsdjA1Zm85dnJyZjB3NTAyNTIi
IHRpbWVzdGFtcD0iMTY2MjQ5MzYzNyI+NTwva2V5PjwvZm9yZWlnbi1rZXlzPjxyZWYtdHlwZSBu
YW1lPSJKb3VybmFsIEFydGljbGUiPjE3PC9yZWYtdHlwZT48Y29udHJpYnV0b3JzPjxhdXRob3Jz
PjxhdXRob3I+QmFnZ2FsZXksIFJlYmVjY2EgRi48L2F1dGhvcj48YXV0aG9yPlplbm5lciwgRG9t
aW5pazwvYXV0aG9yPjxhdXRob3I+QmlyZCwgUGF1bDwvYXV0aG9yPjxhdXRob3I+SGFyZ3JlYXZl
cywgU2FsbHk8L2F1dGhvcj48YXV0aG9yPkdyaWZmaXRocywgQ2hyaXM8L2F1dGhvcj48YXV0aG9y
Pk5vb3JpLCBUZXltdXI8L2F1dGhvcj48YXV0aG9yPkZyaWVkbGFuZCwgSm9uIFMuPC9hdXRob3I+
PGF1dGhvcj5OZWxsdW1zLCBMYXVyYSBCLjwvYXV0aG9yPjxhdXRob3I+UGFyZWVrLCBNYW5pc2g8
L2F1dGhvcj48L2F1dGhvcnM+PC9jb250cmlidXRvcnM+PHRpdGxlcz48dGl0bGU+UHJldmVudGlv
biBhbmQgdHJlYXRtZW50IG9mIGluZmVjdGlvdXMgZGlzZWFzZXMgaW4gbWlncmFudHMgaW4gRXVy
b3BlIGluIHRoZSBlcmEgb2YgdW5pdmVyc2FsIGhlYWx0aCBjb3ZlcmFnZTwvdGl0bGU+PHNlY29u
ZGFyeS10aXRsZT5UaGUgTGFuY2V0IFB1YmxpYyBIZWFsdGg8L3NlY29uZGFyeS10aXRsZT48L3Rp
dGxlcz48cGVyaW9kaWNhbD48ZnVsbC10aXRsZT5UaGUgTGFuY2V0IFB1YmxpYyBIZWFsdGg8L2Z1
bGwtdGl0bGU+PC9wZXJpb2RpY2FsPjxkYXRlcz48L2RhdGVzPjxwdWJsaXNoZXI+RWxzZXZpZXI8
L3B1Ymxpc2hlcj48aXNibj4yNDY4LTI2Njc8L2lzYm4+PHVybHM+PHJlbGF0ZWQtdXJscz48dXJs
Pmh0dHBzOi8vZG9pLm9yZy8xMC4xMDE2L1MyNDY4LTI2NjcoMjIpMDAxNzQtODwvdXJsPjx1cmw+
aHR0cHM6Ly93d3cudGhlbGFuY2V0LmNvbS9wZGZzL2pvdXJuYWxzL2xhbnB1Yi9QSUlTMjQ2OC0y
NjY3KDIyKTAwMTc0LTgucGRmPC91cmw+PC9yZWxhdGVkLXVybHM+PC91cmxzPjxlbGVjdHJvbmlj
LXJlc291cmNlLW51bT4xMC4xMDE2L1MyNDY4LTI2NjcoMjIpMDAxNzQtODwvZWxlY3Ryb25pYy1y
ZXNvdXJjZS1udW0+PGFjY2Vzcy1kYXRlPjIwMjIvMDkvMDY8L2FjY2Vzcy1kYXRlPjwvcmVjb3Jk
PjwvQ2l0ZT48Q2l0ZT48QXV0aG9yPlNlZWRhdDwvQXV0aG9yPjxZZWFyPjIwMTg8L1llYXI+PFJl
Y051bT4xNzwvUmVjTnVtPjxyZWNvcmQ+PHJlYy1udW1iZXI+MTc8L3JlYy1udW1iZXI+PGZvcmVp
Z24ta2V5cz48a2V5IGFwcD0iRU4iIGRiLWlkPSJzOXN2MmVmczZ4YWF4cWVyOXZsdjA1Zm85dnJy
ZjB3NTAyNTIiIHRpbWVzdGFtcD0iMTY2MzM3NjY5NiI+MTc8L2tleT48L2ZvcmVpZ24ta2V5cz48
cmVmLXR5cGUgbmFtZT0iSm91cm5hbCBBcnRpY2xlIj4xNzwvcmVmLXR5cGU+PGNvbnRyaWJ1dG9y
cz48YXV0aG9ycz48YXV0aG9yPlNlZWRhdCwgRmFyYWg8L2F1dGhvcj48YXV0aG9yPkhhcmdyZWF2
ZXMsIFNhbGx5PC9hdXRob3I+PGF1dGhvcj5OZWxsdW1zLCBMYXVyYSBCLjwvYXV0aG9yPjxhdXRo
b3I+T3V5YW5nLCBKaW5nPC9hdXRob3I+PGF1dGhvcj5Ccm93biwgTWljaGFlbDwvYXV0aG9yPjxh
dXRob3I+RnJpZWRsYW5kLCBKb24gUy48L2F1dGhvcj48L2F1dGhvcnM+PC9jb250cmlidXRvcnM+
PHRpdGxlcz48dGl0bGU+SG93IGVmZmVjdGl2ZSBhcmUgYXBwcm9hY2hlcyB0byBtaWdyYW50IHNj
cmVlbmluZyBmb3IgaW5mZWN0aW91cyBkaXNlYXNlcyBpbiBFdXJvcGU/IEEgc3lzdGVtYXRpYyBy
ZXZpZXc8L3RpdGxlPjxzZWNvbmRhcnktdGl0bGU+VGhlIExhbmNldCBJbmZlY3Rpb3VzIERpc2Vh
c2VzPC9zZWNvbmRhcnktdGl0bGU+PC90aXRsZXM+PHBlcmlvZGljYWw+PGZ1bGwtdGl0bGU+VGhl
IExhbmNldCBJbmZlY3Rpb3VzIERpc2Vhc2VzPC9mdWxsLXRpdGxlPjwvcGVyaW9kaWNhbD48cGFn
ZXM+ZTI1OS1lMjcxPC9wYWdlcz48dm9sdW1lPjE4PC92b2x1bWU+PG51bWJlcj45PC9udW1iZXI+
PHNlY3Rpb24+ZTI1OTwvc2VjdGlvbj48ZGF0ZXM+PHllYXI+MjAxODwveWVhcj48L2RhdGVzPjxp
c2JuPjE0NzMzMDk5PC9pc2JuPjx1cmxzPjwvdXJscz48ZWxlY3Ryb25pYy1yZXNvdXJjZS1udW0+
MTAuMTAxNi9zMTQ3My0zMDk5KDE4KTMwMTE3LTg8L2VsZWN0cm9uaWMtcmVzb3VyY2UtbnVtPjwv
cmVjb3JkPjwvQ2l0ZT48L0VuZE5vdGU+AG==
</w:fldData>
        </w:fldChar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YWdnYWxleTwvQXV0aG9yPjxSZWNOdW0+NTwvUmVjTnVt
PjxEaXNwbGF5VGV4dD48c3R5bGUgZmFjZT0ic3VwZXJzY3JpcHQiPjUsNzwvc3R5bGU+PC9EaXNw
bGF5VGV4dD48cmVjb3JkPjxyZWMtbnVtYmVyPjU8L3JlYy1udW1iZXI+PGZvcmVpZ24ta2V5cz48
a2V5IGFwcD0iRU4iIGRiLWlkPSJzOXN2MmVmczZ4YWF4cWVyOXZsdjA1Zm85dnJyZjB3NTAyNTIi
IHRpbWVzdGFtcD0iMTY2MjQ5MzYzNyI+NTwva2V5PjwvZm9yZWlnbi1rZXlzPjxyZWYtdHlwZSBu
YW1lPSJKb3VybmFsIEFydGljbGUiPjE3PC9yZWYtdHlwZT48Y29udHJpYnV0b3JzPjxhdXRob3Jz
PjxhdXRob3I+QmFnZ2FsZXksIFJlYmVjY2EgRi48L2F1dGhvcj48YXV0aG9yPlplbm5lciwgRG9t
aW5pazwvYXV0aG9yPjxhdXRob3I+QmlyZCwgUGF1bDwvYXV0aG9yPjxhdXRob3I+SGFyZ3JlYXZl
cywgU2FsbHk8L2F1dGhvcj48YXV0aG9yPkdyaWZmaXRocywgQ2hyaXM8L2F1dGhvcj48YXV0aG9y
Pk5vb3JpLCBUZXltdXI8L2F1dGhvcj48YXV0aG9yPkZyaWVkbGFuZCwgSm9uIFMuPC9hdXRob3I+
PGF1dGhvcj5OZWxsdW1zLCBMYXVyYSBCLjwvYXV0aG9yPjxhdXRob3I+UGFyZWVrLCBNYW5pc2g8
L2F1dGhvcj48L2F1dGhvcnM+PC9jb250cmlidXRvcnM+PHRpdGxlcz48dGl0bGU+UHJldmVudGlv
biBhbmQgdHJlYXRtZW50IG9mIGluZmVjdGlvdXMgZGlzZWFzZXMgaW4gbWlncmFudHMgaW4gRXVy
b3BlIGluIHRoZSBlcmEgb2YgdW5pdmVyc2FsIGhlYWx0aCBjb3ZlcmFnZTwvdGl0bGU+PHNlY29u
ZGFyeS10aXRsZT5UaGUgTGFuY2V0IFB1YmxpYyBIZWFsdGg8L3NlY29uZGFyeS10aXRsZT48L3Rp
dGxlcz48cGVyaW9kaWNhbD48ZnVsbC10aXRsZT5UaGUgTGFuY2V0IFB1YmxpYyBIZWFsdGg8L2Z1
bGwtdGl0bGU+PC9wZXJpb2RpY2FsPjxkYXRlcz48L2RhdGVzPjxwdWJsaXNoZXI+RWxzZXZpZXI8
L3B1Ymxpc2hlcj48aXNibj4yNDY4LTI2Njc8L2lzYm4+PHVybHM+PHJlbGF0ZWQtdXJscz48dXJs
Pmh0dHBzOi8vZG9pLm9yZy8xMC4xMDE2L1MyNDY4LTI2NjcoMjIpMDAxNzQtODwvdXJsPjx1cmw+
aHR0cHM6Ly93d3cudGhlbGFuY2V0LmNvbS9wZGZzL2pvdXJuYWxzL2xhbnB1Yi9QSUlTMjQ2OC0y
NjY3KDIyKTAwMTc0LTgucGRmPC91cmw+PC9yZWxhdGVkLXVybHM+PC91cmxzPjxlbGVjdHJvbmlj
LXJlc291cmNlLW51bT4xMC4xMDE2L1MyNDY4LTI2NjcoMjIpMDAxNzQtODwvZWxlY3Ryb25pYy1y
ZXNvdXJjZS1udW0+PGFjY2Vzcy1kYXRlPjIwMjIvMDkvMDY8L2FjY2Vzcy1kYXRlPjwvcmVjb3Jk
PjwvQ2l0ZT48Q2l0ZT48QXV0aG9yPlNlZWRhdDwvQXV0aG9yPjxZZWFyPjIwMTg8L1llYXI+PFJl
Y051bT4xNzwvUmVjTnVtPjxyZWNvcmQ+PHJlYy1udW1iZXI+MTc8L3JlYy1udW1iZXI+PGZvcmVp
Z24ta2V5cz48a2V5IGFwcD0iRU4iIGRiLWlkPSJzOXN2MmVmczZ4YWF4cWVyOXZsdjA1Zm85dnJy
ZjB3NTAyNTIiIHRpbWVzdGFtcD0iMTY2MzM3NjY5NiI+MTc8L2tleT48L2ZvcmVpZ24ta2V5cz48
cmVmLXR5cGUgbmFtZT0iSm91cm5hbCBBcnRpY2xlIj4xNzwvcmVmLXR5cGU+PGNvbnRyaWJ1dG9y
cz48YXV0aG9ycz48YXV0aG9yPlNlZWRhdCwgRmFyYWg8L2F1dGhvcj48YXV0aG9yPkhhcmdyZWF2
ZXMsIFNhbGx5PC9hdXRob3I+PGF1dGhvcj5OZWxsdW1zLCBMYXVyYSBCLjwvYXV0aG9yPjxhdXRo
b3I+T3V5YW5nLCBKaW5nPC9hdXRob3I+PGF1dGhvcj5Ccm93biwgTWljaGFlbDwvYXV0aG9yPjxh
dXRob3I+RnJpZWRsYW5kLCBKb24gUy48L2F1dGhvcj48L2F1dGhvcnM+PC9jb250cmlidXRvcnM+
PHRpdGxlcz48dGl0bGU+SG93IGVmZmVjdGl2ZSBhcmUgYXBwcm9hY2hlcyB0byBtaWdyYW50IHNj
cmVlbmluZyBmb3IgaW5mZWN0aW91cyBkaXNlYXNlcyBpbiBFdXJvcGU/IEEgc3lzdGVtYXRpYyBy
ZXZpZXc8L3RpdGxlPjxzZWNvbmRhcnktdGl0bGU+VGhlIExhbmNldCBJbmZlY3Rpb3VzIERpc2Vh
c2VzPC9zZWNvbmRhcnktdGl0bGU+PC90aXRsZXM+PHBlcmlvZGljYWw+PGZ1bGwtdGl0bGU+VGhl
IExhbmNldCBJbmZlY3Rpb3VzIERpc2Vhc2VzPC9mdWxsLXRpdGxlPjwvcGVyaW9kaWNhbD48cGFn
ZXM+ZTI1OS1lMjcxPC9wYWdlcz48dm9sdW1lPjE4PC92b2x1bWU+PG51bWJlcj45PC9udW1iZXI+
PHNlY3Rpb24+ZTI1OTwvc2VjdGlvbj48ZGF0ZXM+PHllYXI+MjAxODwveWVhcj48L2RhdGVzPjxp
c2JuPjE0NzMzMDk5PC9pc2JuPjx1cmxzPjwvdXJscz48ZWxlY3Ryb25pYy1yZXNvdXJjZS1udW0+
MTAuMTAxNi9zMTQ3My0zMDk5KDE4KTMwMTE3LTg8L2VsZWN0cm9uaWMtcmVzb3VyY2UtbnVtPjwv
cmVjb3JkPjwvQ2l0ZT48L0VuZE5vdGU+AG==
</w:fldData>
        </w:fldChar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color w:val="000000"/>
          <w:sz w:val="24"/>
          <w:szCs w:val="24"/>
        </w:rPr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B962FB" w:rsidRPr="00CA5E31">
        <w:rPr>
          <w:rFonts w:ascii="Times New Roman" w:hAnsi="Times New Roman" w:cs="Times New Roman"/>
          <w:color w:val="000000"/>
          <w:sz w:val="24"/>
          <w:szCs w:val="24"/>
        </w:rPr>
      </w:r>
      <w:r w:rsidR="00B962FB" w:rsidRPr="00CA5E31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5,7</w:t>
      </w:r>
      <w:r w:rsidR="00B962FB" w:rsidRPr="00CA5E31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B72518" w:rsidRPr="00CA5E31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_Hlk114348997"/>
      <w:r w:rsidR="00553385" w:rsidRPr="00CA5E31">
        <w:rPr>
          <w:rFonts w:ascii="Times New Roman" w:hAnsi="Times New Roman" w:cs="Times New Roman"/>
          <w:sz w:val="24"/>
          <w:szCs w:val="24"/>
        </w:rPr>
        <w:t>These efforts must be coupled with e</w:t>
      </w:r>
      <w:r w:rsidR="00B962FB" w:rsidRPr="00CA5E31">
        <w:rPr>
          <w:rFonts w:ascii="Times New Roman" w:hAnsi="Times New Roman" w:cs="Times New Roman"/>
          <w:sz w:val="24"/>
          <w:szCs w:val="24"/>
        </w:rPr>
        <w:t xml:space="preserve">ducating providers </w:t>
      </w:r>
      <w:r w:rsidR="006A39D3" w:rsidRPr="00CA5E31">
        <w:rPr>
          <w:rFonts w:ascii="Times New Roman" w:hAnsi="Times New Roman" w:cs="Times New Roman"/>
          <w:sz w:val="24"/>
          <w:szCs w:val="24"/>
        </w:rPr>
        <w:t xml:space="preserve">as to </w:t>
      </w:r>
      <w:r w:rsidR="00B962FB" w:rsidRPr="00CA5E31">
        <w:rPr>
          <w:rFonts w:ascii="Times New Roman" w:hAnsi="Times New Roman" w:cs="Times New Roman"/>
          <w:sz w:val="24"/>
          <w:szCs w:val="24"/>
        </w:rPr>
        <w:t>which migrants</w:t>
      </w:r>
      <w:r w:rsidR="00B962FB" w:rsidRPr="00B72518">
        <w:rPr>
          <w:rFonts w:ascii="Times New Roman" w:hAnsi="Times New Roman" w:cs="Times New Roman"/>
          <w:sz w:val="24"/>
          <w:szCs w:val="24"/>
        </w:rPr>
        <w:t xml:space="preserve"> to screen</w:t>
      </w:r>
      <w:r w:rsidR="00D27D06">
        <w:rPr>
          <w:rFonts w:ascii="Times New Roman" w:hAnsi="Times New Roman" w:cs="Times New Roman"/>
          <w:sz w:val="24"/>
          <w:szCs w:val="24"/>
        </w:rPr>
        <w:t>,</w:t>
      </w:r>
      <w:r w:rsidR="00B962FB" w:rsidRPr="00B72518">
        <w:rPr>
          <w:rFonts w:ascii="Times New Roman" w:hAnsi="Times New Roman" w:cs="Times New Roman"/>
          <w:sz w:val="24"/>
          <w:szCs w:val="24"/>
        </w:rPr>
        <w:t xml:space="preserve"> and providing tools and resources</w:t>
      </w:r>
      <w:r w:rsidR="00553385">
        <w:rPr>
          <w:rFonts w:ascii="Times New Roman" w:hAnsi="Times New Roman" w:cs="Times New Roman"/>
          <w:sz w:val="24"/>
          <w:szCs w:val="24"/>
        </w:rPr>
        <w:t xml:space="preserve"> to do so.</w:t>
      </w:r>
      <w:r w:rsidR="00B962FB" w:rsidRPr="00B7251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XF1ZWlyYS1BeW1hcjwvQXV0aG9yPjxZZWFyPjIwMjE8
L1llYXI+PFJlY051bT4xPC9SZWNOdW0+PERpc3BsYXlUZXh0PjxzdHlsZSBmYWNlPSJzdXBlcnNj
cmlwdCI+Niw5LTExPC9zdHlsZT48L0Rpc3BsYXlUZXh0PjxyZWNvcmQ+PHJlYy1udW1iZXI+MTwv
cmVjLW51bWJlcj48Zm9yZWlnbi1rZXlzPjxrZXkgYXBwPSJFTiIgZGItaWQ9InM5c3YyZWZzNnhh
YXhxZXI5dmx2MDVmbzl2cnJmMHc1MDI1MiIgdGltZXN0YW1wPSIxNjYyNDkyNzAwIj4xPC9rZXk+
PC9mb3JlaWduLWtleXM+PHJlZi10eXBlIG5hbWU9IkpvdXJuYWwgQXJ0aWNsZSI+MTc8L3JlZi10
eXBlPjxjb250cmlidXRvcnM+PGF1dGhvcnM+PGF1dGhvcj5TZXF1ZWlyYS1BeW1hciwgRXRoZWw8
L2F1dGhvcj48YXV0aG9yPkNydXosIEFuZ2VsaW5lPC9hdXRob3I+PGF1dGhvcj5TZXJyYS1CdXJy
aWVsLCBNaXF1ZWw8L2F1dGhvcj48YXV0aG9yPmRpIExvbGxvLCBYaW1lbmE8L2F1dGhvcj48YXV0
aG9yPkdvbsOnYWx2ZXMsIEFsZXNzYW5kcmEgUXVlaXJvZ2E8L2F1dGhvcj48YXV0aG9yPkNhbXBz
LVZpbMOgLCBMYXVyYTwvYXV0aG9yPjxhdXRob3I+TW9uY2x1cy1Hb256YWxleiwgTWFydGEgTTwv
YXV0aG9yPjxhdXRob3I+UmV2dWVsdGEtTXXDsW96LCBFbGlzYSBNPC9hdXRob3I+PGF1dGhvcj5C
dXNxdWV0LVNvbMOpLCBOdXJpYTwvYXV0aG9yPjxhdXRob3I+U2FycmllZ3VpLURvbcOtbmd1ZXos
IFN1c2FuYTwvYXV0aG9yPjxhdXRob3I+Q2FzZWxsYXMsIEFpbmE8L2F1dGhvcj48YXV0aG9yPkxs
b3JjYSwgTWFyaWEgUm9zYSBEYWxtYXU8L2F1dGhvcj48YXV0aG9yPkFndWlsYXItTWFydMOtbiwg
Q2FyaW5hPC9hdXRob3I+PGF1dGhvcj5KYWNxdWVzLUF2acOxw7MsIENvbnN0YW56YTwvYXV0aG9y
PjxhdXRob3I+SGFyZ3JlYXZlcywgU2FsbHk8L2F1dGhvcj48YXV0aG9yPlJlcXVlbmEtTWVuZGV6
LCBBbmE8L2F1dGhvcj48YXV0aG9yPnRoZSBDUklCTUkgV29ya2luZyBHcm91cDwvYXV0aG9yPjwv
YXV0aG9ycz48L2NvbnRyaWJ1dG9ycz48dGl0bGVzPjx0aXRsZT5JbXByb3ZpbmcgdGhlIGRldGVj
dGlvbiBvZiBpbmZlY3Rpb3VzIGRpc2Vhc2VzIGluIGF0LXJpc2sgbWlncmFudHMgd2l0aCBhbiBp
bm5vdmF0aXZlIGludGVncmF0ZWQgbXVsdGktaW5mZWN0aW9uIHNjcmVlbmluZyBkaWdpdGFsIGRl
Y2lzaW9uIHN1cHBvcnQgdG9vbCAoSVMtTWlIZWFsdGgpIGluIHByaW1hcnkgY2FyZTogYSBwaWxv
dCBjbHVzdGVyLXJhbmRvbWl6ZWQtY29udHJvbGxlZCB0cmlhbDwvdGl0bGU+PHNlY29uZGFyeS10
aXRsZT5Kb3VybmFsIG9mIFRyYXZlbCBNZWRpY2luZTwvc2Vjb25kYXJ5LXRpdGxlPjwvdGl0bGVz
PjxwZXJpb2RpY2FsPjxmdWxsLXRpdGxlPkpvdXJuYWwgb2YgVHJhdmVsIE1lZGljaW5lPC9mdWxs
LXRpdGxlPjwvcGVyaW9kaWNhbD48ZGF0ZXM+PHllYXI+MjAyMTwveWVhcj48L2RhdGVzPjxpc2Ju
PjE3MDgtODMwNTwvaXNibj48dXJscz48cmVsYXRlZC11cmxzPjx1cmw+aHR0cHM6Ly9kb2kub3Jn
LzEwLjEwOTMvanRtL3RhYWIxMDA8L3VybD48dXJsPmh0dHBzOi8vd2F0ZXJtYXJrLnNpbHZlcmNo
YWlyLmNvbS90YWFiMTAwLnBkZj90b2tlbj1BUUVDQUhpMjA4QkU0OU9vYW45a2toV19FcmN5N0Rt
M1pMXzlDZjNxZktBYzQ4NXlzZ0FBQXZJd2dnTHVCZ2txaGtpRzl3MEJCd2FnZ2dMZk1JSUMyd0lC
QURDQ0F0UUdDU3FHU0liM0RRRUhBVEFlQmdsZ2hrZ0JaUU1FQVM0d0VRUU0wR3J4b3pNSXVKMGVt
VDBlQWdFUWdJSUNwWlc3S05rZmpoYnJHX200YnVQMDRxejR0YWlPcURuc0Vwb05jMVRnVG0wNnIx
aktCV3p5ME84cXVINnFhUTFBM3pBLURaeG1HdlEwWEFkVGttWmtxd1hzQVhPTjFvdUJsTnRxa3Ew
TmNKRlZIbk0xYy1oYjdLMEUtN055aGQ1YmRULVVEeVhXY3FwaTRzcTUtdkxrbjh6Tm1ZcGVsZEl5
S1dZc25yaW9FSFQwQk9NMlR4SU4yYjRHaXRCWlRiZ1lZaXZJWk1zWlF4a3hCVVVjMXpGT0JxNkMz
UUc3RDJFYjd5Z19UazBTVkRTcFlZN0Q4dEdjM1MxWG53M0NNV1oyYUFRSVFjeDhFNmpOTkExTlJM
YXFmTzAzaW5jX0EtMWc4bzVpTkpxb2lyYWlYMVlYWVZTQml2NXhsZWc1YW04OWE3WkgxR2NBOTZD
cEd0YkZDa3QtM3F3X0FBelVIcUxQYUNYNlV3X096emNOcVJzWTJ0QURWTHdQQlVoRG1kaFdWb3M2
OXhsSk1fWkh2RmFzSk5SVTFsOXBDZWtMSnFsaEVRM3hoTmV0LVNmbEo5R0tqZks0VEdEUTBodmxX
NW1TeUhSQno4TjlEai1JSTFlQUo0eWRKYjhUenlrTHVsUVhyOTkxZWtNV1Vmd29pSklnZFlLTlpC
ekdLcDlhMTBISXQ3Nmg4c3ZxYjh3OEJpNlZ3RVB3S2p2TE5tdzNLSURhZjMta0k4NzhEbEFIM19J
VzBJRkgyLXBxdmdpRmVFcmdOM0ZOMi1RYXI0YWVrTWlXOHFBa05aZEpjY0hnYVlkZ3VETHc1bXNT
NTBaUUFzMGk0QUhxc2h2MW9IWUktZ1hNNGxXZzl4LVpIOWtkb2Rtc2hmRWw0MmpHdFlYWGY0SFhI
Yzk5dFI1V19jZG8wbGNBM1UzM0tsWXUwRWhYZHlPVGNTUWd5ZU1UbUtJZ3J0T2thQWdYZjNCckxo
NDNDR0pfRUhJTXZxdFZGRlZ2UHFWa3FGRlNpeDRLNlFySkplVkR2OW45S3ZDQ25zek1WOWNWQVA1
dHd0blhoZG1nZlNta280Z1dIc0Z4b3JJX1BJYWdjVGxac0lyNnI2THVpN3Q3eU9EN1dIU2Q4di1B
YUEtdWVnelBfS1BqcTNta0JvR3RJTHN1QnF3MGhxNWcxWGNjTFdVX01lVjg0d1VwYTN5bDlRSVFM
UXZyPC91cmw+PC9yZWxhdGVkLXVybHM+PC91cmxzPjxjdXN0b20xPnRhYWIxMDA8L2N1c3RvbTE+
PGVsZWN0cm9uaWMtcmVzb3VyY2UtbnVtPjEwLjEwOTMvanRtL3RhYWIxMDA8L2VsZWN0cm9uaWMt
cmVzb3VyY2UtbnVtPjxhY2Nlc3MtZGF0ZT45LzYvMjAyMjwvYWNjZXNzLWRhdGU+PC9yZWNvcmQ+
PC9DaXRlPjxDaXRlPjxBdXRob3I+WmhvdTwvQXV0aG9yPjxZZWFyPjIwMTY8L1llYXI+PFJlY051
bT4yMjwvUmVjTnVtPjxyZWNvcmQ+PHJlYy1udW1iZXI+MjI8L3JlYy1udW1iZXI+PGZvcmVpZ24t
a2V5cz48a2V5IGFwcD0iRU4iIGRiLWlkPSJzOXN2MmVmczZ4YWF4cWVyOXZsdjA1Zm85dnJyZjB3
NTAyNTIiIHRpbWVzdGFtcD0iMTY2MzM3OTM2NyI+MjI8L2tleT48L2ZvcmVpZ24ta2V5cz48cmVm
LXR5cGUgbmFtZT0iSm91cm5hbCBBcnRpY2xlIj4xNzwvcmVmLXR5cGU+PGNvbnRyaWJ1dG9ycz48
YXV0aG9ycz48YXV0aG9yPlpob3UsIEsuPC9hdXRob3I+PGF1dGhvcj5GaXR6cGF0cmljaywgVC48
L2F1dGhvcj48YXV0aG9yPldhbHNoLCBOLjwvYXV0aG9yPjxhdXRob3I+S2ltLCBKLiBZLjwvYXV0
aG9yPjxhdXRob3I+Q2hvdSwgUi48L2F1dGhvcj48YXV0aG9yPkxhY2tleSwgTS48L2F1dGhvcj48
YXV0aG9yPlNjb3R0LCBKLjwvYXV0aG9yPjxhdXRob3I+TG8sIFkuIFIuPC9hdXRob3I+PGF1dGhv
cj5UdWNrZXIsIEouIEQuPC9hdXRob3I+PC9hdXRob3JzPjwvY29udHJpYnV0b3JzPjxhdXRoLWFk
ZHJlc3M+RGVwYXJ0bWVudCBvZiBNZWRpY2luZSwgRGl2aXNpb24gb2YgR2FzdHJvZW50ZXJvbG9n
eSwgVW5pdmVyc2l0eSBvZiBDYWxpZm9ybmlhLCBTYW4gRnJhbmNpc2NvLCBDQSwgVVNBLiYjeEQ7
VW5pdmVyc2l0eSBvZiBXYXNoaW5ndG9uIFNjaG9vbCBvZiBNZWRpY2luZSwgU2VhdHRsZSwgV0Es
IFVTQS4mI3hEO1dvcmxkIEhlYWx0aCBPcmdhbml6YXRpb24sIFJlZ2lvbmFsIE9mZmljZSBmb3Ig
dGhlIFdlc3Rlcm4gUGFjaWZpYywgTWFuaWxhLCBQaGlsaXBwaW5lcy4mI3hEO0RlcGFydG1lbnQg
b2YgTWVkaWNhbCBJbmZvcm1hdGljcyAmYW1wOyBDbGluaWNhbCBFcGlkZW1pb2xvZ3ksIE9yZWdv
biBIZWFsdGggJmFtcDsgU2NpZW5jZSBVbml2ZXJzaXR5LCBQb3J0bGFuZCwgT1IsIFVTQS4mI3hE
O1NwZW5jZXIgUyBFY2NsZXMgSGVhbHRoIFNjaWVuY2VzIExpYnJhcnksIFVuaXZlcnNpdHkgb2Yg
VXRhaCwgU2FsdCBMYWtlIENpdHksIFVULCBVU0EuJiN4RDtVTkMtUHJvamVjdCBDaGluYSwgVW5p
dmVyc2l0eSBvZiBOb3J0aCBDYXJvbGluYSBhdCBDaGFwZWwgSGlsbCwgQ2hhcGVsIEhpbGwsIE5D
LCBVU0E7IEludGVybmF0aW9uYWwgRGlhZ25vc3RpY3MgQ2VudHJlLCBMb25kb24gU2Nob29sIG9m
IEh5Z2llbmUgJmFtcDsgVHJvcGljYWwgTWVkaWNpbmUsIExvbmRvbiwgVUsuIEVsZWN0cm9uaWMg
YWRkcmVzczogamR0dWNrZXJAbWVkLnVuYy5lZHUuPC9hdXRoLWFkZHJlc3M+PHRpdGxlcz48dGl0
bGU+SW50ZXJ2ZW50aW9ucyB0byBvcHRpbWlzZSB0aGUgY2FyZSBjb250aW51dW0gZm9yIGNocm9u
aWMgdmlyYWwgaGVwYXRpdGlzOiBhIHN5c3RlbWF0aWMgcmV2aWV3IGFuZCBtZXRhLWFuYWx5c2Vz
PC90aXRsZT48c2Vjb25kYXJ5LXRpdGxlPkxhbmNldCBJbmZlY3QgRGlzPC9zZWNvbmRhcnktdGl0
bGU+PGFsdC10aXRsZT5UaGUgTGFuY2V0LiBJbmZlY3Rpb3VzIGRpc2Vhc2VzPC9hbHQtdGl0bGU+
PC90aXRsZXM+PHBlcmlvZGljYWw+PGZ1bGwtdGl0bGU+TGFuY2V0IEluZmVjdCBEaXM8L2Z1bGwt
dGl0bGU+PGFiYnItMT5UaGUgTGFuY2V0LiBJbmZlY3Rpb3VzIGRpc2Vhc2VzPC9hYmJyLTE+PC9w
ZXJpb2RpY2FsPjxhbHQtcGVyaW9kaWNhbD48ZnVsbC10aXRsZT5MYW5jZXQgSW5mZWN0IERpczwv
ZnVsbC10aXRsZT48YWJici0xPlRoZSBMYW5jZXQuIEluZmVjdGlvdXMgZGlzZWFzZXM8L2FiYnIt
MT48L2FsdC1wZXJpb2RpY2FsPjxwYWdlcz4xNDA5LTE0MjI8L3BhZ2VzPjx2b2x1bWU+MTY8L3Zv
bHVtZT48bnVtYmVyPjEyPC9udW1iZXI+PGVkaXRpb24+MjAxNi8wOS8xMzwvZWRpdGlvbj48a2V5
d29yZHM+PGtleXdvcmQ+Q29udGludWl0eSBvZiBQYXRpZW50IENhcmUvKnN0YW5kYXJkczwva2V5
d29yZD48a2V5d29yZD5IZWFsdGggUHJvbW90aW9uPC9rZXl3b3JkPjxrZXl3b3JkPkhlcGF0aXRp
cyBCPC9rZXl3b3JkPjxrZXl3b3JkPkhlcGF0aXRpcyBDPC9rZXl3b3JkPjxrZXl3b3JkPkhlcGF0
aXRpcywgVmlyYWwsIEh1bWFuLypkcnVnIHRoZXJhcHkvKmVwaWRlbWlvbG9neTwva2V5d29yZD48
a2V5d29yZD5IdW1hbnM8L2tleXdvcmQ+PGtleXdvcmQ+Kk1lZGljYXRpb24gQWRoZXJlbmNlPC9r
ZXl3b3JkPjwva2V5d29yZHM+PGRhdGVzPjx5ZWFyPjIwMTY8L3llYXI+PHB1Yi1kYXRlcz48ZGF0
ZT5EZWM8L2RhdGU+PC9wdWItZGF0ZXM+PC9kYXRlcz48aXNibj4xNDczLTMwOTk8L2lzYm4+PGFj
Y2Vzc2lvbi1udW0+Mjc2MTUwMjY8L2FjY2Vzc2lvbi1udW0+PHVybHM+PC91cmxzPjxlbGVjdHJv
bmljLXJlc291cmNlLW51bT4xMC4xMDE2L3MxNDczLTMwOTkoMTYpMzAyMDgtMDwvZWxlY3Ryb25p
Yy1yZXNvdXJjZS1udW0+PHJlbW90ZS1kYXRhYmFzZS1wcm92aWRlcj5OTE08L3JlbW90ZS1kYXRh
YmFzZS1wcm92aWRlcj48bGFuZ3VhZ2U+ZW5nPC9sYW5ndWFnZT48L3JlY29yZD48L0NpdGU+PENp
dGU+PEF1dGhvcj5GbGFuYWdhbjwvQXV0aG9yPjxZZWFyPjIwMTk8L1llYXI+PFJlY051bT4yMzwv
UmVjTnVtPjxyZWNvcmQ+PHJlYy1udW1iZXI+MjM8L3JlYy1udW1iZXI+PGZvcmVpZ24ta2V5cz48
a2V5IGFwcD0iRU4iIGRiLWlkPSJzOXN2MmVmczZ4YWF4cWVyOXZsdjA1Zm85dnJyZjB3NTAyNTIi
IHRpbWVzdGFtcD0iMTY2MzM3OTM5MSI+MjM8L2tleT48L2ZvcmVpZ24ta2V5cz48cmVmLXR5cGUg
bmFtZT0iSm91cm5hbCBBcnRpY2xlIj4xNzwvcmVmLXR5cGU+PGNvbnRyaWJ1dG9ycz48YXV0aG9y
cz48YXV0aG9yPkZsYW5hZ2FuLCBTdHVhcnQ8L2F1dGhvcj48YXV0aG9yPkt1bmtlbCwgSmFuPC9h
dXRob3I+PGF1dGhvcj5BcHBsZWJ5LCBWaWN0b3JpYTwvYXV0aG9yPjxhdXRob3I+RWxkcmlkZ2Us
IFNhbmRyYSBFLjwvYXV0aG9yPjxhdXRob3I+SXNtYWlsLCBTaGFyaWY8L2F1dGhvcj48YXV0aG9y
Pk1vcmVlYSwgU3VsbGVtYW48L2F1dGhvcj48YXV0aG9yPkdyaWZmaXRocywgQ2hyaXN0b3BoZXI8
L2F1dGhvcj48YXV0aG9yPldhbHRvbiwgUm9iZXJ0PC9hdXRob3I+PGF1dGhvcj5QaXR0LCBNYXJ0
aW48L2F1dGhvcj48YXV0aG9yPlNhbG1vbiwgQW5kcmV3PC9hdXRob3I+PGF1dGhvcj5NYWR1cmFz
aW5naGUsIFZpY2l0aHJhbmllPC9hdXRob3I+PGF1dGhvcj5CYXJuZXMsIEVsZWFub3I8L2F1dGhv
cj48YXV0aG9yPlNpbW1zLCBFbGl6YWJldGg8L2F1dGhvcj48YXV0aG9yPkFnYXJ3YWwsIEtvc2g8
L2F1dGhvcj48YXV0aG9yPkZvc3RlciwgR3JhaGFtIFIuPC9hdXRob3I+PC9hdXRob3JzPjwvY29u
dHJpYnV0b3JzPjx0aXRsZXM+PHRpdGxlPkNhc2UgZmluZGluZyBhbmQgdGhlcmFweSBmb3IgY2hy
b25pYyB2aXJhbCBoZXBhdGl0aXMgaW4gcHJpbWFyeSBjYXJlIChIZXBGUkVFKTogYSBjbHVzdGVy
LXJhbmRvbWlzZWQgY29udHJvbGxlZCB0cmlhbDwvdGl0bGU+PHNlY29uZGFyeS10aXRsZT5UaGUg
TGFuY2V0IEdhc3Ryb2VudGVyb2xvZ3kgJmFtcDsgSGVwYXRvbG9neTwvc2Vjb25kYXJ5LXRpdGxl
PjwvdGl0bGVzPjxwZXJpb2RpY2FsPjxmdWxsLXRpdGxlPlRoZSBMYW5jZXQgR2FzdHJvZW50ZXJv
bG9neSAmYW1wOyBIZXBhdG9sb2d5PC9mdWxsLXRpdGxlPjwvcGVyaW9kaWNhbD48cGFnZXM+MzIt
NDQ8L3BhZ2VzPjx2b2x1bWU+NDwvdm9sdW1lPjxudW1iZXI+MTwvbnVtYmVyPjxzZWN0aW9uPjMy
PC9zZWN0aW9uPjxkYXRlcz48eWVhcj4yMDE5PC95ZWFyPjwvZGF0ZXM+PGlzYm4+MjQ2ODEyNTM8
L2lzYm4+PHVybHM+PC91cmxzPjxlbGVjdHJvbmljLXJlc291cmNlLW51bT4xMC4xMDE2L3MyNDY4
LTEyNTMoMTgpMzAzMTgtMjwvZWxlY3Ryb25pYy1yZXNvdXJjZS1udW0+PC9yZWNvcmQ+PC9DaXRl
PjxDaXRlPjxBdXRob3I+R3JpZmZpdGhzPC9BdXRob3I+PFllYXI+MjAwNzwvWWVhcj48UmVjTnVt
PjI3PC9SZWNOdW0+PHJlY29yZD48cmVjLW51bWJlcj4yNzwvcmVjLW51bWJlcj48Zm9yZWlnbi1r
ZXlzPjxrZXkgYXBwPSJFTiIgZGItaWQ9InM5c3YyZWZzNnhhYXhxZXI5dmx2MDVmbzl2cnJmMHc1
MDI1MiIgdGltZXN0YW1wPSIxNjYzNTExNDE3Ij4yNzwva2V5PjwvZm9yZWlnbi1rZXlzPjxyZWYt
dHlwZSBuYW1lPSJKb3VybmFsIEFydGljbGUiPjE3PC9yZWYtdHlwZT48Y29udHJpYnV0b3JzPjxh
dXRob3JzPjxhdXRob3I+R3JpZmZpdGhzLCBDaHJpczwvYXV0aG9yPjxhdXRob3I+U3R1cmR5LCBQ
YXQ8L2F1dGhvcj48YXV0aG9yPkJyZXdpbiwgUGVubnk8L2F1dGhvcj48YXV0aG9yPkJvdGhhbWxl
eSwgR3JhaGFtPC9hdXRob3I+PGF1dGhvcj5FbGRyaWRnZSwgU2FuZHJhPC9hdXRob3I+PGF1dGhv
cj5NYXJ0aW5lYXUsIEFkcmlhbjwvYXV0aG9yPjxhdXRob3I+TWFjRG9uYWxkLCBNZWc8L2F1dGhv
cj48YXV0aG9yPlJhbXNheSwgSmVhbjwvYXV0aG9yPjxhdXRob3I+VGlicmV3YWwsIFN1cmVzaDwv
YXV0aG9yPjxhdXRob3I+TGV2aSwgU3VlPC9hdXRob3I+PGF1dGhvcj5adW1sYSwgQWxpPC9hdXRo
b3I+PGF1dGhvcj5GZWRlciwgR2VuZTwvYXV0aG9yPjwvYXV0aG9ycz48L2NvbnRyaWJ1dG9ycz48
dGl0bGVzPjx0aXRsZT5FZHVjYXRpb25hbCBvdXRyZWFjaCB0byBwcm9tb3RlIHNjcmVlbmluZyBm
b3IgdHViZXJjdWxvc2lzIGluIHByaW1hcnkgY2FyZTogYSBjbHVzdGVyIHJhbmRvbWlzZWQgY29u
dHJvbGxlZCB0cmlhbDwvdGl0bGU+PHNlY29uZGFyeS10aXRsZT5MYW5jZXQ8L3NlY29uZGFyeS10
aXRsZT48L3RpdGxlcz48cGVyaW9kaWNhbD48ZnVsbC10aXRsZT5MYW5jZXQ8L2Z1bGwtdGl0bGU+
PC9wZXJpb2RpY2FsPjxwYWdlcz4xNTI4LTE1MzQ8L3BhZ2VzPjx2b2x1bWU+MzY5PC92b2x1bWU+
PG51bWJlcj45NTcyPC9udW1iZXI+PHNlY3Rpb24+MTUyODwvc2VjdGlvbj48ZGF0ZXM+PHllYXI+
MjAwNzwveWVhcj48L2RhdGVzPjxpc2JuPjAxNDA2NzM2PC9pc2JuPjx1cmxzPjxyZWxhdGVkLXVy
bHM+PHVybD5odHRwczovL3d3dy50aGVsYW5jZXQuY29tL2pvdXJuYWxzL2xhbmNldC9hcnRpY2xl
L1BJSVMwMTQwLTY3MzYoMDcpNjA3MDctNy9mdWxsdGV4dDwvdXJsPjwvcmVsYXRlZC11cmxzPjwv
dXJscz48ZWxlY3Ryb25pYy1yZXNvdXJjZS1udW0+MTAuMTAxNi9zMDE0MC02NzM2KDA3KTYwNzA3
LTc8L2VsZWN0cm9uaWMtcmVzb3VyY2UtbnVtPjwvcmVjb3JkPjwvQ2l0ZT48L0VuZE5vdGU+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XF1ZWlyYS1BeW1hcjwvQXV0aG9yPjxZZWFyPjIwMjE8
L1llYXI+PFJlY051bT4xPC9SZWNOdW0+PERpc3BsYXlUZXh0PjxzdHlsZSBmYWNlPSJzdXBlcnNj
cmlwdCI+Niw5LTExPC9zdHlsZT48L0Rpc3BsYXlUZXh0PjxyZWNvcmQ+PHJlYy1udW1iZXI+MTwv
cmVjLW51bWJlcj48Zm9yZWlnbi1rZXlzPjxrZXkgYXBwPSJFTiIgZGItaWQ9InM5c3YyZWZzNnhh
YXhxZXI5dmx2MDVmbzl2cnJmMHc1MDI1MiIgdGltZXN0YW1wPSIxNjYyNDkyNzAwIj4xPC9rZXk+
PC9mb3JlaWduLWtleXM+PHJlZi10eXBlIG5hbWU9IkpvdXJuYWwgQXJ0aWNsZSI+MTc8L3JlZi10
eXBlPjxjb250cmlidXRvcnM+PGF1dGhvcnM+PGF1dGhvcj5TZXF1ZWlyYS1BeW1hciwgRXRoZWw8
L2F1dGhvcj48YXV0aG9yPkNydXosIEFuZ2VsaW5lPC9hdXRob3I+PGF1dGhvcj5TZXJyYS1CdXJy
aWVsLCBNaXF1ZWw8L2F1dGhvcj48YXV0aG9yPmRpIExvbGxvLCBYaW1lbmE8L2F1dGhvcj48YXV0
aG9yPkdvbsOnYWx2ZXMsIEFsZXNzYW5kcmEgUXVlaXJvZ2E8L2F1dGhvcj48YXV0aG9yPkNhbXBz
LVZpbMOgLCBMYXVyYTwvYXV0aG9yPjxhdXRob3I+TW9uY2x1cy1Hb256YWxleiwgTWFydGEgTTwv
YXV0aG9yPjxhdXRob3I+UmV2dWVsdGEtTXXDsW96LCBFbGlzYSBNPC9hdXRob3I+PGF1dGhvcj5C
dXNxdWV0LVNvbMOpLCBOdXJpYTwvYXV0aG9yPjxhdXRob3I+U2FycmllZ3VpLURvbcOtbmd1ZXos
IFN1c2FuYTwvYXV0aG9yPjxhdXRob3I+Q2FzZWxsYXMsIEFpbmE8L2F1dGhvcj48YXV0aG9yPkxs
b3JjYSwgTWFyaWEgUm9zYSBEYWxtYXU8L2F1dGhvcj48YXV0aG9yPkFndWlsYXItTWFydMOtbiwg
Q2FyaW5hPC9hdXRob3I+PGF1dGhvcj5KYWNxdWVzLUF2acOxw7MsIENvbnN0YW56YTwvYXV0aG9y
PjxhdXRob3I+SGFyZ3JlYXZlcywgU2FsbHk8L2F1dGhvcj48YXV0aG9yPlJlcXVlbmEtTWVuZGV6
LCBBbmE8L2F1dGhvcj48YXV0aG9yPnRoZSBDUklCTUkgV29ya2luZyBHcm91cDwvYXV0aG9yPjwv
YXV0aG9ycz48L2NvbnRyaWJ1dG9ycz48dGl0bGVzPjx0aXRsZT5JbXByb3ZpbmcgdGhlIGRldGVj
dGlvbiBvZiBpbmZlY3Rpb3VzIGRpc2Vhc2VzIGluIGF0LXJpc2sgbWlncmFudHMgd2l0aCBhbiBp
bm5vdmF0aXZlIGludGVncmF0ZWQgbXVsdGktaW5mZWN0aW9uIHNjcmVlbmluZyBkaWdpdGFsIGRl
Y2lzaW9uIHN1cHBvcnQgdG9vbCAoSVMtTWlIZWFsdGgpIGluIHByaW1hcnkgY2FyZTogYSBwaWxv
dCBjbHVzdGVyLXJhbmRvbWl6ZWQtY29udHJvbGxlZCB0cmlhbDwvdGl0bGU+PHNlY29uZGFyeS10
aXRsZT5Kb3VybmFsIG9mIFRyYXZlbCBNZWRpY2luZTwvc2Vjb25kYXJ5LXRpdGxlPjwvdGl0bGVz
PjxwZXJpb2RpY2FsPjxmdWxsLXRpdGxlPkpvdXJuYWwgb2YgVHJhdmVsIE1lZGljaW5lPC9mdWxs
LXRpdGxlPjwvcGVyaW9kaWNhbD48ZGF0ZXM+PHllYXI+MjAyMTwveWVhcj48L2RhdGVzPjxpc2Ju
PjE3MDgtODMwNTwvaXNibj48dXJscz48cmVsYXRlZC11cmxzPjx1cmw+aHR0cHM6Ly9kb2kub3Jn
LzEwLjEwOTMvanRtL3RhYWIxMDA8L3VybD48dXJsPmh0dHBzOi8vd2F0ZXJtYXJrLnNpbHZlcmNo
YWlyLmNvbS90YWFiMTAwLnBkZj90b2tlbj1BUUVDQUhpMjA4QkU0OU9vYW45a2toV19FcmN5N0Rt
M1pMXzlDZjNxZktBYzQ4NXlzZ0FBQXZJd2dnTHVCZ2txaGtpRzl3MEJCd2FnZ2dMZk1JSUMyd0lC
QURDQ0F0UUdDU3FHU0liM0RRRUhBVEFlQmdsZ2hrZ0JaUU1FQVM0d0VRUU0wR3J4b3pNSXVKMGVt
VDBlQWdFUWdJSUNwWlc3S05rZmpoYnJHX200YnVQMDRxejR0YWlPcURuc0Vwb05jMVRnVG0wNnIx
aktCV3p5ME84cXVINnFhUTFBM3pBLURaeG1HdlEwWEFkVGttWmtxd1hzQVhPTjFvdUJsTnRxa3Ew
TmNKRlZIbk0xYy1oYjdLMEUtN055aGQ1YmRULVVEeVhXY3FwaTRzcTUtdkxrbjh6Tm1ZcGVsZEl5
S1dZc25yaW9FSFQwQk9NMlR4SU4yYjRHaXRCWlRiZ1lZaXZJWk1zWlF4a3hCVVVjMXpGT0JxNkMz
UUc3RDJFYjd5Z19UazBTVkRTcFlZN0Q4dEdjM1MxWG53M0NNV1oyYUFRSVFjeDhFNmpOTkExTlJM
YXFmTzAzaW5jX0EtMWc4bzVpTkpxb2lyYWlYMVlYWVZTQml2NXhsZWc1YW04OWE3WkgxR2NBOTZD
cEd0YkZDa3QtM3F3X0FBelVIcUxQYUNYNlV3X096emNOcVJzWTJ0QURWTHdQQlVoRG1kaFdWb3M2
OXhsSk1fWkh2RmFzSk5SVTFsOXBDZWtMSnFsaEVRM3hoTmV0LVNmbEo5R0tqZks0VEdEUTBodmxX
NW1TeUhSQno4TjlEai1JSTFlQUo0eWRKYjhUenlrTHVsUVhyOTkxZWtNV1Vmd29pSklnZFlLTlpC
ekdLcDlhMTBISXQ3Nmg4c3ZxYjh3OEJpNlZ3RVB3S2p2TE5tdzNLSURhZjMta0k4NzhEbEFIM19J
VzBJRkgyLXBxdmdpRmVFcmdOM0ZOMi1RYXI0YWVrTWlXOHFBa05aZEpjY0hnYVlkZ3VETHc1bXNT
NTBaUUFzMGk0QUhxc2h2MW9IWUktZ1hNNGxXZzl4LVpIOWtkb2Rtc2hmRWw0MmpHdFlYWGY0SFhI
Yzk5dFI1V19jZG8wbGNBM1UzM0tsWXUwRWhYZHlPVGNTUWd5ZU1UbUtJZ3J0T2thQWdYZjNCckxo
NDNDR0pfRUhJTXZxdFZGRlZ2UHFWa3FGRlNpeDRLNlFySkplVkR2OW45S3ZDQ25zek1WOWNWQVA1
dHd0blhoZG1nZlNta280Z1dIc0Z4b3JJX1BJYWdjVGxac0lyNnI2THVpN3Q3eU9EN1dIU2Q4di1B
YUEtdWVnelBfS1BqcTNta0JvR3RJTHN1QnF3MGhxNWcxWGNjTFdVX01lVjg0d1VwYTN5bDlRSVFM
UXZyPC91cmw+PC9yZWxhdGVkLXVybHM+PC91cmxzPjxjdXN0b20xPnRhYWIxMDA8L2N1c3RvbTE+
PGVsZWN0cm9uaWMtcmVzb3VyY2UtbnVtPjEwLjEwOTMvanRtL3RhYWIxMDA8L2VsZWN0cm9uaWMt
cmVzb3VyY2UtbnVtPjxhY2Nlc3MtZGF0ZT45LzYvMjAyMjwvYWNjZXNzLWRhdGU+PC9yZWNvcmQ+
PC9DaXRlPjxDaXRlPjxBdXRob3I+WmhvdTwvQXV0aG9yPjxZZWFyPjIwMTY8L1llYXI+PFJlY051
bT4yMjwvUmVjTnVtPjxyZWNvcmQ+PHJlYy1udW1iZXI+MjI8L3JlYy1udW1iZXI+PGZvcmVpZ24t
a2V5cz48a2V5IGFwcD0iRU4iIGRiLWlkPSJzOXN2MmVmczZ4YWF4cWVyOXZsdjA1Zm85dnJyZjB3
NTAyNTIiIHRpbWVzdGFtcD0iMTY2MzM3OTM2NyI+MjI8L2tleT48L2ZvcmVpZ24ta2V5cz48cmVm
LXR5cGUgbmFtZT0iSm91cm5hbCBBcnRpY2xlIj4xNzwvcmVmLXR5cGU+PGNvbnRyaWJ1dG9ycz48
YXV0aG9ycz48YXV0aG9yPlpob3UsIEsuPC9hdXRob3I+PGF1dGhvcj5GaXR6cGF0cmljaywgVC48
L2F1dGhvcj48YXV0aG9yPldhbHNoLCBOLjwvYXV0aG9yPjxhdXRob3I+S2ltLCBKLiBZLjwvYXV0
aG9yPjxhdXRob3I+Q2hvdSwgUi48L2F1dGhvcj48YXV0aG9yPkxhY2tleSwgTS48L2F1dGhvcj48
YXV0aG9yPlNjb3R0LCBKLjwvYXV0aG9yPjxhdXRob3I+TG8sIFkuIFIuPC9hdXRob3I+PGF1dGhv
cj5UdWNrZXIsIEouIEQuPC9hdXRob3I+PC9hdXRob3JzPjwvY29udHJpYnV0b3JzPjxhdXRoLWFk
ZHJlc3M+RGVwYXJ0bWVudCBvZiBNZWRpY2luZSwgRGl2aXNpb24gb2YgR2FzdHJvZW50ZXJvbG9n
eSwgVW5pdmVyc2l0eSBvZiBDYWxpZm9ybmlhLCBTYW4gRnJhbmNpc2NvLCBDQSwgVVNBLiYjeEQ7
VW5pdmVyc2l0eSBvZiBXYXNoaW5ndG9uIFNjaG9vbCBvZiBNZWRpY2luZSwgU2VhdHRsZSwgV0Es
IFVTQS4mI3hEO1dvcmxkIEhlYWx0aCBPcmdhbml6YXRpb24sIFJlZ2lvbmFsIE9mZmljZSBmb3Ig
dGhlIFdlc3Rlcm4gUGFjaWZpYywgTWFuaWxhLCBQaGlsaXBwaW5lcy4mI3hEO0RlcGFydG1lbnQg
b2YgTWVkaWNhbCBJbmZvcm1hdGljcyAmYW1wOyBDbGluaWNhbCBFcGlkZW1pb2xvZ3ksIE9yZWdv
biBIZWFsdGggJmFtcDsgU2NpZW5jZSBVbml2ZXJzaXR5LCBQb3J0bGFuZCwgT1IsIFVTQS4mI3hE
O1NwZW5jZXIgUyBFY2NsZXMgSGVhbHRoIFNjaWVuY2VzIExpYnJhcnksIFVuaXZlcnNpdHkgb2Yg
VXRhaCwgU2FsdCBMYWtlIENpdHksIFVULCBVU0EuJiN4RDtVTkMtUHJvamVjdCBDaGluYSwgVW5p
dmVyc2l0eSBvZiBOb3J0aCBDYXJvbGluYSBhdCBDaGFwZWwgSGlsbCwgQ2hhcGVsIEhpbGwsIE5D
LCBVU0E7IEludGVybmF0aW9uYWwgRGlhZ25vc3RpY3MgQ2VudHJlLCBMb25kb24gU2Nob29sIG9m
IEh5Z2llbmUgJmFtcDsgVHJvcGljYWwgTWVkaWNpbmUsIExvbmRvbiwgVUsuIEVsZWN0cm9uaWMg
YWRkcmVzczogamR0dWNrZXJAbWVkLnVuYy5lZHUuPC9hdXRoLWFkZHJlc3M+PHRpdGxlcz48dGl0
bGU+SW50ZXJ2ZW50aW9ucyB0byBvcHRpbWlzZSB0aGUgY2FyZSBjb250aW51dW0gZm9yIGNocm9u
aWMgdmlyYWwgaGVwYXRpdGlzOiBhIHN5c3RlbWF0aWMgcmV2aWV3IGFuZCBtZXRhLWFuYWx5c2Vz
PC90aXRsZT48c2Vjb25kYXJ5LXRpdGxlPkxhbmNldCBJbmZlY3QgRGlzPC9zZWNvbmRhcnktdGl0
bGU+PGFsdC10aXRsZT5UaGUgTGFuY2V0LiBJbmZlY3Rpb3VzIGRpc2Vhc2VzPC9hbHQtdGl0bGU+
PC90aXRsZXM+PHBlcmlvZGljYWw+PGZ1bGwtdGl0bGU+TGFuY2V0IEluZmVjdCBEaXM8L2Z1bGwt
dGl0bGU+PGFiYnItMT5UaGUgTGFuY2V0LiBJbmZlY3Rpb3VzIGRpc2Vhc2VzPC9hYmJyLTE+PC9w
ZXJpb2RpY2FsPjxhbHQtcGVyaW9kaWNhbD48ZnVsbC10aXRsZT5MYW5jZXQgSW5mZWN0IERpczwv
ZnVsbC10aXRsZT48YWJici0xPlRoZSBMYW5jZXQuIEluZmVjdGlvdXMgZGlzZWFzZXM8L2FiYnIt
MT48L2FsdC1wZXJpb2RpY2FsPjxwYWdlcz4xNDA5LTE0MjI8L3BhZ2VzPjx2b2x1bWU+MTY8L3Zv
bHVtZT48bnVtYmVyPjEyPC9udW1iZXI+PGVkaXRpb24+MjAxNi8wOS8xMzwvZWRpdGlvbj48a2V5
d29yZHM+PGtleXdvcmQ+Q29udGludWl0eSBvZiBQYXRpZW50IENhcmUvKnN0YW5kYXJkczwva2V5
d29yZD48a2V5d29yZD5IZWFsdGggUHJvbW90aW9uPC9rZXl3b3JkPjxrZXl3b3JkPkhlcGF0aXRp
cyBCPC9rZXl3b3JkPjxrZXl3b3JkPkhlcGF0aXRpcyBDPC9rZXl3b3JkPjxrZXl3b3JkPkhlcGF0
aXRpcywgVmlyYWwsIEh1bWFuLypkcnVnIHRoZXJhcHkvKmVwaWRlbWlvbG9neTwva2V5d29yZD48
a2V5d29yZD5IdW1hbnM8L2tleXdvcmQ+PGtleXdvcmQ+Kk1lZGljYXRpb24gQWRoZXJlbmNlPC9r
ZXl3b3JkPjwva2V5d29yZHM+PGRhdGVzPjx5ZWFyPjIwMTY8L3llYXI+PHB1Yi1kYXRlcz48ZGF0
ZT5EZWM8L2RhdGU+PC9wdWItZGF0ZXM+PC9kYXRlcz48aXNibj4xNDczLTMwOTk8L2lzYm4+PGFj
Y2Vzc2lvbi1udW0+Mjc2MTUwMjY8L2FjY2Vzc2lvbi1udW0+PHVybHM+PC91cmxzPjxlbGVjdHJv
bmljLXJlc291cmNlLW51bT4xMC4xMDE2L3MxNDczLTMwOTkoMTYpMzAyMDgtMDwvZWxlY3Ryb25p
Yy1yZXNvdXJjZS1udW0+PHJlbW90ZS1kYXRhYmFzZS1wcm92aWRlcj5OTE08L3JlbW90ZS1kYXRh
YmFzZS1wcm92aWRlcj48bGFuZ3VhZ2U+ZW5nPC9sYW5ndWFnZT48L3JlY29yZD48L0NpdGU+PENp
dGU+PEF1dGhvcj5GbGFuYWdhbjwvQXV0aG9yPjxZZWFyPjIwMTk8L1llYXI+PFJlY051bT4yMzwv
UmVjTnVtPjxyZWNvcmQ+PHJlYy1udW1iZXI+MjM8L3JlYy1udW1iZXI+PGZvcmVpZ24ta2V5cz48
a2V5IGFwcD0iRU4iIGRiLWlkPSJzOXN2MmVmczZ4YWF4cWVyOXZsdjA1Zm85dnJyZjB3NTAyNTIi
IHRpbWVzdGFtcD0iMTY2MzM3OTM5MSI+MjM8L2tleT48L2ZvcmVpZ24ta2V5cz48cmVmLXR5cGUg
bmFtZT0iSm91cm5hbCBBcnRpY2xlIj4xNzwvcmVmLXR5cGU+PGNvbnRyaWJ1dG9ycz48YXV0aG9y
cz48YXV0aG9yPkZsYW5hZ2FuLCBTdHVhcnQ8L2F1dGhvcj48YXV0aG9yPkt1bmtlbCwgSmFuPC9h
dXRob3I+PGF1dGhvcj5BcHBsZWJ5LCBWaWN0b3JpYTwvYXV0aG9yPjxhdXRob3I+RWxkcmlkZ2Us
IFNhbmRyYSBFLjwvYXV0aG9yPjxhdXRob3I+SXNtYWlsLCBTaGFyaWY8L2F1dGhvcj48YXV0aG9y
Pk1vcmVlYSwgU3VsbGVtYW48L2F1dGhvcj48YXV0aG9yPkdyaWZmaXRocywgQ2hyaXN0b3BoZXI8
L2F1dGhvcj48YXV0aG9yPldhbHRvbiwgUm9iZXJ0PC9hdXRob3I+PGF1dGhvcj5QaXR0LCBNYXJ0
aW48L2F1dGhvcj48YXV0aG9yPlNhbG1vbiwgQW5kcmV3PC9hdXRob3I+PGF1dGhvcj5NYWR1cmFz
aW5naGUsIFZpY2l0aHJhbmllPC9hdXRob3I+PGF1dGhvcj5CYXJuZXMsIEVsZWFub3I8L2F1dGhv
cj48YXV0aG9yPlNpbW1zLCBFbGl6YWJldGg8L2F1dGhvcj48YXV0aG9yPkFnYXJ3YWwsIEtvc2g8
L2F1dGhvcj48YXV0aG9yPkZvc3RlciwgR3JhaGFtIFIuPC9hdXRob3I+PC9hdXRob3JzPjwvY29u
dHJpYnV0b3JzPjx0aXRsZXM+PHRpdGxlPkNhc2UgZmluZGluZyBhbmQgdGhlcmFweSBmb3IgY2hy
b25pYyB2aXJhbCBoZXBhdGl0aXMgaW4gcHJpbWFyeSBjYXJlIChIZXBGUkVFKTogYSBjbHVzdGVy
LXJhbmRvbWlzZWQgY29udHJvbGxlZCB0cmlhbDwvdGl0bGU+PHNlY29uZGFyeS10aXRsZT5UaGUg
TGFuY2V0IEdhc3Ryb2VudGVyb2xvZ3kgJmFtcDsgSGVwYXRvbG9neTwvc2Vjb25kYXJ5LXRpdGxl
PjwvdGl0bGVzPjxwZXJpb2RpY2FsPjxmdWxsLXRpdGxlPlRoZSBMYW5jZXQgR2FzdHJvZW50ZXJv
bG9neSAmYW1wOyBIZXBhdG9sb2d5PC9mdWxsLXRpdGxlPjwvcGVyaW9kaWNhbD48cGFnZXM+MzIt
NDQ8L3BhZ2VzPjx2b2x1bWU+NDwvdm9sdW1lPjxudW1iZXI+MTwvbnVtYmVyPjxzZWN0aW9uPjMy
PC9zZWN0aW9uPjxkYXRlcz48eWVhcj4yMDE5PC95ZWFyPjwvZGF0ZXM+PGlzYm4+MjQ2ODEyNTM8
L2lzYm4+PHVybHM+PC91cmxzPjxlbGVjdHJvbmljLXJlc291cmNlLW51bT4xMC4xMDE2L3MyNDY4
LTEyNTMoMTgpMzAzMTgtMjwvZWxlY3Ryb25pYy1yZXNvdXJjZS1udW0+PC9yZWNvcmQ+PC9DaXRl
PjxDaXRlPjxBdXRob3I+R3JpZmZpdGhzPC9BdXRob3I+PFllYXI+MjAwNzwvWWVhcj48UmVjTnVt
PjI3PC9SZWNOdW0+PHJlY29yZD48cmVjLW51bWJlcj4yNzwvcmVjLW51bWJlcj48Zm9yZWlnbi1r
ZXlzPjxrZXkgYXBwPSJFTiIgZGItaWQ9InM5c3YyZWZzNnhhYXhxZXI5dmx2MDVmbzl2cnJmMHc1
MDI1MiIgdGltZXN0YW1wPSIxNjYzNTExNDE3Ij4yNzwva2V5PjwvZm9yZWlnbi1rZXlzPjxyZWYt
dHlwZSBuYW1lPSJKb3VybmFsIEFydGljbGUiPjE3PC9yZWYtdHlwZT48Y29udHJpYnV0b3JzPjxh
dXRob3JzPjxhdXRob3I+R3JpZmZpdGhzLCBDaHJpczwvYXV0aG9yPjxhdXRob3I+U3R1cmR5LCBQ
YXQ8L2F1dGhvcj48YXV0aG9yPkJyZXdpbiwgUGVubnk8L2F1dGhvcj48YXV0aG9yPkJvdGhhbWxl
eSwgR3JhaGFtPC9hdXRob3I+PGF1dGhvcj5FbGRyaWRnZSwgU2FuZHJhPC9hdXRob3I+PGF1dGhv
cj5NYXJ0aW5lYXUsIEFkcmlhbjwvYXV0aG9yPjxhdXRob3I+TWFjRG9uYWxkLCBNZWc8L2F1dGhv
cj48YXV0aG9yPlJhbXNheSwgSmVhbjwvYXV0aG9yPjxhdXRob3I+VGlicmV3YWwsIFN1cmVzaDwv
YXV0aG9yPjxhdXRob3I+TGV2aSwgU3VlPC9hdXRob3I+PGF1dGhvcj5adW1sYSwgQWxpPC9hdXRo
b3I+PGF1dGhvcj5GZWRlciwgR2VuZTwvYXV0aG9yPjwvYXV0aG9ycz48L2NvbnRyaWJ1dG9ycz48
dGl0bGVzPjx0aXRsZT5FZHVjYXRpb25hbCBvdXRyZWFjaCB0byBwcm9tb3RlIHNjcmVlbmluZyBm
b3IgdHViZXJjdWxvc2lzIGluIHByaW1hcnkgY2FyZTogYSBjbHVzdGVyIHJhbmRvbWlzZWQgY29u
dHJvbGxlZCB0cmlhbDwvdGl0bGU+PHNlY29uZGFyeS10aXRsZT5MYW5jZXQ8L3NlY29uZGFyeS10
aXRsZT48L3RpdGxlcz48cGVyaW9kaWNhbD48ZnVsbC10aXRsZT5MYW5jZXQ8L2Z1bGwtdGl0bGU+
PC9wZXJpb2RpY2FsPjxwYWdlcz4xNTI4LTE1MzQ8L3BhZ2VzPjx2b2x1bWU+MzY5PC92b2x1bWU+
PG51bWJlcj45NTcyPC9udW1iZXI+PHNlY3Rpb24+MTUyODwvc2VjdGlvbj48ZGF0ZXM+PHllYXI+
MjAwNzwveWVhcj48L2RhdGVzPjxpc2JuPjAxNDA2NzM2PC9pc2JuPjx1cmxzPjxyZWxhdGVkLXVy
bHM+PHVybD5odHRwczovL3d3dy50aGVsYW5jZXQuY29tL2pvdXJuYWxzL2xhbmNldC9hcnRpY2xl
L1BJSVMwMTQwLTY3MzYoMDcpNjA3MDctNy9mdWxsdGV4dDwvdXJsPjwvcmVsYXRlZC11cmxzPjwv
dXJscz48ZWxlY3Ryb25pYy1yZXNvdXJjZS1udW0+MTAuMTAxNi9zMDE0MC02NzM2KDA3KTYwNzA3
LTc8L2VsZWN0cm9uaWMtcmVzb3VyY2UtbnVtPjwvcmVjb3JkPjwvQ2l0ZT48L0VuZE5vdGU+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B962FB" w:rsidRPr="00B72518">
        <w:rPr>
          <w:rFonts w:ascii="Times New Roman" w:hAnsi="Times New Roman" w:cs="Times New Roman"/>
          <w:sz w:val="24"/>
          <w:szCs w:val="24"/>
        </w:rPr>
      </w:r>
      <w:r w:rsidR="00B962FB" w:rsidRPr="00B72518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6,9-11</w:t>
      </w:r>
      <w:r w:rsidR="00B962FB" w:rsidRPr="00B72518">
        <w:rPr>
          <w:rFonts w:ascii="Times New Roman" w:hAnsi="Times New Roman" w:cs="Times New Roman"/>
          <w:sz w:val="24"/>
          <w:szCs w:val="24"/>
        </w:rPr>
        <w:fldChar w:fldCharType="end"/>
      </w:r>
      <w:r w:rsidR="00CC7DEA">
        <w:rPr>
          <w:rFonts w:ascii="Times New Roman" w:hAnsi="Times New Roman" w:cs="Times New Roman"/>
          <w:sz w:val="24"/>
          <w:szCs w:val="24"/>
        </w:rPr>
        <w:t xml:space="preserve"> The numerous individual level barriers include l</w:t>
      </w:r>
      <w:r w:rsidR="00CC7DEA" w:rsidRPr="00B72518">
        <w:rPr>
          <w:rFonts w:ascii="Times New Roman" w:hAnsi="Times New Roman" w:cs="Times New Roman"/>
          <w:sz w:val="24"/>
          <w:szCs w:val="24"/>
        </w:rPr>
        <w:t>anguage or cultural differences, poor health literacy, competing priorities (eg, work or housing), fear of stigma or discrimination, fear of accessing care due to precarious immigration status</w:t>
      </w:r>
      <w:r w:rsidR="00D27D06">
        <w:rPr>
          <w:rFonts w:ascii="Times New Roman" w:hAnsi="Times New Roman" w:cs="Times New Roman"/>
          <w:sz w:val="24"/>
          <w:szCs w:val="24"/>
        </w:rPr>
        <w:t>,</w:t>
      </w:r>
      <w:r w:rsidR="00CC7DEA" w:rsidRPr="00B72518">
        <w:rPr>
          <w:rFonts w:ascii="Times New Roman" w:hAnsi="Times New Roman" w:cs="Times New Roman"/>
          <w:sz w:val="24"/>
          <w:szCs w:val="24"/>
        </w:rPr>
        <w:t xml:space="preserve"> and lack of entitlement to free healthcare.</w:t>
      </w:r>
      <w:r w:rsidR="00CC7DEA" w:rsidRPr="00B72518">
        <w:rPr>
          <w:rFonts w:ascii="Times New Roman" w:hAnsi="Times New Roman" w:cs="Times New Roman"/>
          <w:sz w:val="24"/>
          <w:szCs w:val="24"/>
        </w:rPr>
        <w:fldChar w:fldCharType="begin"/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edat&lt;/Author&gt;&lt;Year&gt;2018&lt;/Year&gt;&lt;RecNum&gt;17&lt;/RecNum&gt;&lt;DisplayText&gt;&lt;style face="superscript"&gt;5&lt;/style&gt;&lt;/DisplayText&gt;&lt;record&gt;&lt;rec-number&gt;17&lt;/rec-number&gt;&lt;foreign-keys&gt;&lt;key app="EN" db-id="s9sv2efs6xaaxqer9vlv05fo9vrrf0w50252" timestamp="1663376696"&gt;17&lt;/key&gt;&lt;/foreign-keys&gt;&lt;ref-type name="Journal Article"&gt;17&lt;/ref-type&gt;&lt;contributors&gt;&lt;authors&gt;&lt;author&gt;Seedat, Farah&lt;/author&gt;&lt;author&gt;Hargreaves, Sally&lt;/author&gt;&lt;author&gt;Nellums, Laura B.&lt;/author&gt;&lt;author&gt;Ouyang, Jing&lt;/author&gt;&lt;author&gt;Brown, Michael&lt;/author&gt;&lt;author&gt;Friedland, Jon S.&lt;/author&gt;&lt;/authors&gt;&lt;/contributors&gt;&lt;titles&gt;&lt;title&gt;How effective are approaches to migrant screening for infectious diseases in Europe? A systematic review&lt;/title&gt;&lt;secondary-title&gt;The Lancet Infectious Diseases&lt;/secondary-title&gt;&lt;/titles&gt;&lt;periodical&gt;&lt;full-title&gt;The Lancet Infectious Diseases&lt;/full-title&gt;&lt;/periodical&gt;&lt;pages&gt;e259-e271&lt;/pages&gt;&lt;volume&gt;18&lt;/volume&gt;&lt;number&gt;9&lt;/number&gt;&lt;section&gt;e259&lt;/section&gt;&lt;dates&gt;&lt;year&gt;2018&lt;/year&gt;&lt;/dates&gt;&lt;isbn&gt;14733099&lt;/isbn&gt;&lt;urls&gt;&lt;/urls&gt;&lt;electronic-resource-num&gt;10.1016/s1473-3099(18)30117-8&lt;/electronic-resource-num&gt;&lt;/record&gt;&lt;/Cite&gt;&lt;/EndNote&gt;</w:instrText>
      </w:r>
      <w:r w:rsidR="00CC7DEA" w:rsidRPr="00B72518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CC7DEA" w:rsidRPr="00B72518">
        <w:rPr>
          <w:rFonts w:ascii="Times New Roman" w:hAnsi="Times New Roman" w:cs="Times New Roman"/>
          <w:sz w:val="24"/>
          <w:szCs w:val="24"/>
        </w:rPr>
        <w:fldChar w:fldCharType="end"/>
      </w:r>
      <w:r w:rsidR="00CC7DEA">
        <w:rPr>
          <w:rFonts w:ascii="Times New Roman" w:hAnsi="Times New Roman" w:cs="Times New Roman"/>
          <w:sz w:val="24"/>
          <w:szCs w:val="24"/>
        </w:rPr>
        <w:t xml:space="preserve">   These are compounded by h</w:t>
      </w:r>
      <w:r w:rsidR="00CC7DEA" w:rsidRPr="00B72518">
        <w:rPr>
          <w:rFonts w:ascii="Times New Roman" w:hAnsi="Times New Roman" w:cs="Times New Roman"/>
          <w:color w:val="000000"/>
          <w:sz w:val="24"/>
          <w:szCs w:val="24"/>
        </w:rPr>
        <w:t xml:space="preserve">ealth system barriers </w:t>
      </w:r>
      <w:r w:rsidR="00D27D06">
        <w:rPr>
          <w:rFonts w:ascii="Times New Roman" w:hAnsi="Times New Roman" w:cs="Times New Roman"/>
          <w:color w:val="000000"/>
          <w:sz w:val="24"/>
          <w:szCs w:val="24"/>
        </w:rPr>
        <w:t>that include</w:t>
      </w:r>
      <w:r w:rsidR="00D24EC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C7DEA" w:rsidRPr="00B72518">
        <w:rPr>
          <w:rFonts w:ascii="Times New Roman" w:hAnsi="Times New Roman" w:cs="Times New Roman"/>
          <w:color w:val="000000"/>
          <w:sz w:val="24"/>
          <w:szCs w:val="24"/>
        </w:rPr>
        <w:t xml:space="preserve">complex testing and treatment pathways, </w:t>
      </w:r>
      <w:r w:rsidR="00D27D06">
        <w:rPr>
          <w:rFonts w:ascii="Times New Roman" w:hAnsi="Times New Roman" w:cs="Times New Roman"/>
          <w:color w:val="000000"/>
          <w:sz w:val="24"/>
          <w:szCs w:val="24"/>
        </w:rPr>
        <w:t xml:space="preserve">and the </w:t>
      </w:r>
      <w:r w:rsidR="00CC7DEA" w:rsidRPr="00B72518">
        <w:rPr>
          <w:rFonts w:ascii="Times New Roman" w:hAnsi="Times New Roman" w:cs="Times New Roman"/>
          <w:color w:val="000000"/>
          <w:sz w:val="24"/>
          <w:szCs w:val="24"/>
        </w:rPr>
        <w:t>requir</w:t>
      </w:r>
      <w:r w:rsidR="00D27D06">
        <w:rPr>
          <w:rFonts w:ascii="Times New Roman" w:hAnsi="Times New Roman" w:cs="Times New Roman"/>
          <w:color w:val="000000"/>
          <w:sz w:val="24"/>
          <w:szCs w:val="24"/>
        </w:rPr>
        <w:t>ement of</w:t>
      </w:r>
      <w:r w:rsidR="00CC7DEA" w:rsidRPr="00B72518">
        <w:rPr>
          <w:rFonts w:ascii="Times New Roman" w:hAnsi="Times New Roman" w:cs="Times New Roman"/>
          <w:color w:val="000000"/>
          <w:sz w:val="24"/>
          <w:szCs w:val="24"/>
        </w:rPr>
        <w:t xml:space="preserve"> multiple visits to health-care facilities,</w:t>
      </w:r>
      <w:r w:rsidR="00CC7DEA">
        <w:rPr>
          <w:rFonts w:ascii="Times New Roman" w:hAnsi="Times New Roman" w:cs="Times New Roman"/>
          <w:color w:val="000000"/>
          <w:sz w:val="24"/>
          <w:szCs w:val="24"/>
        </w:rPr>
        <w:t xml:space="preserve"> often without the support of </w:t>
      </w:r>
      <w:r w:rsidR="00CC7DEA" w:rsidRPr="00B72518">
        <w:rPr>
          <w:rFonts w:ascii="Times New Roman" w:hAnsi="Times New Roman" w:cs="Times New Roman"/>
          <w:color w:val="000000"/>
          <w:sz w:val="24"/>
          <w:szCs w:val="24"/>
        </w:rPr>
        <w:t>interpreter</w:t>
      </w:r>
      <w:r w:rsidR="00CC7DEA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CC7DEA" w:rsidRPr="00B72518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CC7DEA" w:rsidRPr="00B72518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AD61A5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Baggaley&lt;/Author&gt;&lt;RecNum&gt;5&lt;/RecNum&gt;&lt;DisplayText&gt;&lt;style face="superscript"&gt;7&lt;/style&gt;&lt;/DisplayText&gt;&lt;record&gt;&lt;rec-number&gt;5&lt;/rec-number&gt;&lt;foreign-keys&gt;&lt;key app="EN" db-id="s9sv2efs6xaaxqer9vlv05fo9vrrf0w50252" timestamp="1662493637"&gt;5&lt;/key&gt;&lt;/foreign-keys&gt;&lt;ref-type name="Journal Article"&gt;17&lt;/ref-type&gt;&lt;contributors&gt;&lt;authors&gt;&lt;author&gt;Baggaley, Rebecca F.&lt;/author&gt;&lt;author&gt;Zenner, Dominik&lt;/author&gt;&lt;author&gt;Bird, Paul&lt;/author&gt;&lt;author&gt;Hargreaves, Sally&lt;/author&gt;&lt;author&gt;Griffiths, Chris&lt;/author&gt;&lt;author&gt;Noori, Teymur&lt;/author&gt;&lt;author&gt;Friedland, Jon S.&lt;/author&gt;&lt;author&gt;Nellums, Laura B.&lt;/author&gt;&lt;author&gt;Pareek, Manish&lt;/author&gt;&lt;/authors&gt;&lt;/contributors&gt;&lt;titles&gt;&lt;title&gt;Prevention and treatment of infectious diseases in migrants in Europe in the era of universal health coverage&lt;/title&gt;&lt;secondary-title&gt;The Lancet Public Health&lt;/secondary-title&gt;&lt;/titles&gt;&lt;periodical&gt;&lt;full-title&gt;The Lancet Public Health&lt;/full-title&gt;&lt;/periodical&gt;&lt;dates&gt;&lt;/dates&gt;&lt;publisher&gt;Elsevier&lt;/publisher&gt;&lt;isbn&gt;2468-2667&lt;/isbn&gt;&lt;urls&gt;&lt;related-urls&gt;&lt;url&gt;https://doi.org/10.1016/S2468-2667(22)00174-8&lt;/url&gt;&lt;url&gt;https://www.thelancet.com/pdfs/journals/lanpub/PIIS2468-2667(22)00174-8.pdf&lt;/url&gt;&lt;/related-urls&gt;&lt;/urls&gt;&lt;electronic-resource-num&gt;10.1016/S2468-2667(22)00174-8&lt;/electronic-resource-num&gt;&lt;access-date&gt;2022/09/06&lt;/access-date&gt;&lt;/record&gt;&lt;/Cite&gt;&lt;/EndNote&gt;</w:instrText>
      </w:r>
      <w:r w:rsidR="00CC7DEA" w:rsidRPr="00B72518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7</w:t>
      </w:r>
      <w:r w:rsidR="00CC7DEA" w:rsidRPr="00B72518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CC7DEA">
        <w:rPr>
          <w:rFonts w:ascii="Times New Roman" w:hAnsi="Times New Roman" w:cs="Times New Roman"/>
          <w:color w:val="000000"/>
          <w:sz w:val="24"/>
          <w:szCs w:val="24"/>
        </w:rPr>
        <w:t xml:space="preserve">  </w:t>
      </w:r>
      <w:r w:rsidR="00B962FB" w:rsidRPr="00B72518">
        <w:rPr>
          <w:rFonts w:ascii="Times New Roman" w:hAnsi="Times New Roman" w:cs="Times New Roman"/>
          <w:sz w:val="24"/>
          <w:szCs w:val="24"/>
        </w:rPr>
        <w:t xml:space="preserve"> </w:t>
      </w:r>
      <w:r w:rsidR="008D4CFE" w:rsidRPr="0078439B">
        <w:rPr>
          <w:rFonts w:ascii="Times New Roman" w:hAnsi="Times New Roman" w:cs="Times New Roman"/>
          <w:sz w:val="24"/>
          <w:szCs w:val="24"/>
        </w:rPr>
        <w:t xml:space="preserve">The study </w:t>
      </w:r>
      <w:r w:rsidR="006333D7">
        <w:rPr>
          <w:rFonts w:ascii="Times New Roman" w:hAnsi="Times New Roman" w:cs="Times New Roman"/>
          <w:sz w:val="24"/>
          <w:szCs w:val="24"/>
        </w:rPr>
        <w:t>by</w:t>
      </w:r>
      <w:r w:rsidR="008D4CFE" w:rsidRPr="0078439B">
        <w:rPr>
          <w:rFonts w:ascii="Times New Roman" w:hAnsi="Times New Roman" w:cs="Times New Roman"/>
          <w:sz w:val="24"/>
          <w:szCs w:val="24"/>
        </w:rPr>
        <w:t xml:space="preserve"> Knudtzen et al in this theme issue demonstrates</w:t>
      </w:r>
      <w:r w:rsidR="00553385">
        <w:rPr>
          <w:rFonts w:ascii="Times New Roman" w:hAnsi="Times New Roman" w:cs="Times New Roman"/>
          <w:sz w:val="24"/>
          <w:szCs w:val="24"/>
        </w:rPr>
        <w:t xml:space="preserve"> how</w:t>
      </w:r>
      <w:r w:rsidR="006333D7">
        <w:rPr>
          <w:rFonts w:ascii="Times New Roman" w:hAnsi="Times New Roman" w:cs="Times New Roman"/>
          <w:sz w:val="24"/>
          <w:szCs w:val="24"/>
        </w:rPr>
        <w:t xml:space="preserve"> </w:t>
      </w:r>
      <w:r w:rsidR="006333D7" w:rsidRPr="0078439B">
        <w:rPr>
          <w:rFonts w:ascii="Times New Roman" w:hAnsi="Times New Roman" w:cs="Times New Roman"/>
          <w:sz w:val="24"/>
          <w:szCs w:val="24"/>
        </w:rPr>
        <w:t xml:space="preserve">a community outreach program </w:t>
      </w:r>
      <w:r w:rsidR="00553385">
        <w:rPr>
          <w:rFonts w:ascii="Times New Roman" w:hAnsi="Times New Roman" w:cs="Times New Roman"/>
          <w:sz w:val="24"/>
          <w:szCs w:val="24"/>
        </w:rPr>
        <w:t xml:space="preserve">tailored to the needs of the most </w:t>
      </w:r>
      <w:r w:rsidR="00553385" w:rsidRPr="0078439B">
        <w:rPr>
          <w:rFonts w:ascii="Times New Roman" w:hAnsi="Times New Roman" w:cs="Times New Roman"/>
          <w:sz w:val="24"/>
          <w:szCs w:val="24"/>
        </w:rPr>
        <w:t>vulnerable undocumented migrants</w:t>
      </w:r>
      <w:r w:rsidR="00CC7DEA">
        <w:rPr>
          <w:rFonts w:ascii="Times New Roman" w:hAnsi="Times New Roman" w:cs="Times New Roman"/>
          <w:sz w:val="24"/>
          <w:szCs w:val="24"/>
        </w:rPr>
        <w:t>, many who were victims of human trafficking,</w:t>
      </w:r>
      <w:r w:rsidR="00553385">
        <w:rPr>
          <w:rFonts w:ascii="Times New Roman" w:hAnsi="Times New Roman" w:cs="Times New Roman"/>
          <w:sz w:val="24"/>
          <w:szCs w:val="24"/>
        </w:rPr>
        <w:t xml:space="preserve"> can </w:t>
      </w:r>
      <w:r w:rsidR="00B02DB4">
        <w:rPr>
          <w:rFonts w:ascii="Times New Roman" w:hAnsi="Times New Roman" w:cs="Times New Roman"/>
          <w:sz w:val="24"/>
          <w:szCs w:val="24"/>
        </w:rPr>
        <w:t xml:space="preserve">build trust and </w:t>
      </w:r>
      <w:r w:rsidR="008D4CFE" w:rsidRPr="0078439B">
        <w:rPr>
          <w:rFonts w:ascii="Times New Roman" w:hAnsi="Times New Roman" w:cs="Times New Roman"/>
          <w:sz w:val="24"/>
          <w:szCs w:val="24"/>
        </w:rPr>
        <w:t xml:space="preserve">result in high uptake of </w:t>
      </w:r>
      <w:r w:rsidR="0033735C">
        <w:rPr>
          <w:rFonts w:ascii="Times New Roman" w:hAnsi="Times New Roman" w:cs="Times New Roman"/>
          <w:sz w:val="24"/>
          <w:szCs w:val="24"/>
        </w:rPr>
        <w:t>h</w:t>
      </w:r>
      <w:r w:rsidR="008D4CFE" w:rsidRPr="0078439B">
        <w:rPr>
          <w:rFonts w:ascii="Times New Roman" w:hAnsi="Times New Roman" w:cs="Times New Roman"/>
          <w:sz w:val="24"/>
          <w:szCs w:val="24"/>
        </w:rPr>
        <w:t>ealth servi</w:t>
      </w:r>
      <w:r w:rsidR="008D4CFE">
        <w:rPr>
          <w:rFonts w:ascii="Times New Roman" w:hAnsi="Times New Roman" w:cs="Times New Roman"/>
          <w:sz w:val="24"/>
          <w:szCs w:val="24"/>
        </w:rPr>
        <w:t>c</w:t>
      </w:r>
      <w:r w:rsidR="008D4CFE" w:rsidRPr="0078439B">
        <w:rPr>
          <w:rFonts w:ascii="Times New Roman" w:hAnsi="Times New Roman" w:cs="Times New Roman"/>
          <w:sz w:val="24"/>
          <w:szCs w:val="24"/>
        </w:rPr>
        <w:t>es.</w:t>
      </w:r>
      <w:r w:rsidR="008D4CFE" w:rsidRPr="0078439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nVkdHplbjwvQXV0aG9yPjxZZWFyPjIwMjE8L1llYXI+
PFJlY051bT4yPC9SZWNOdW0+PERpc3BsYXlUZXh0PjxzdHlsZSBmYWNlPSJzdXBlcnNjcmlwdCI+
MTU8L3N0eWxlPjwvRGlzcGxheVRleHQ+PHJlY29yZD48cmVjLW51bWJlcj4yPC9yZWMtbnVtYmVy
Pjxmb3JlaWduLWtleXM+PGtleSBhcHA9IkVOIiBkYi1pZD0iczlzdjJlZnM2eGFheHFlcjl2bHYw
NWZvOXZycmYwdzUwMjUyIiB0aW1lc3RhbXA9IjE2NjI0OTI3MjQiPjI8L2tleT48L2ZvcmVpZ24t
a2V5cz48cmVmLXR5cGUgbmFtZT0iSm91cm5hbCBBcnRpY2xlIj4xNzwvcmVmLXR5cGU+PGNvbnRy
aWJ1dG9ycz48YXV0aG9ycz48YXV0aG9yPktudWR0emVuLCBGcmVkcmlra2UgQzwvYXV0aG9yPjxh
dXRob3I+TcO4cmssIExvbmU8L2F1dGhvcj48YXV0aG9yPk5pZWxzZW4sIFZpYmVrZSBOPC9hdXRo
b3I+PGF1dGhvcj5Bc3RydXAsIEJpcmdpdHRlIFM8L2F1dGhvcj48L2F1dGhvcnM+PC9jb250cmli
dXRvcnM+PHRpdGxlcz48dGl0bGU+QWNjZXNzaW5nIHZ1bG5lcmFibGUgdW5kb2N1bWVudGVkIG1p
Z3JhbnRzIHRocm91Z2ggYSBoZWFsdGhjYXJlIGNsaW5pYyBpbmNsdWRpbmcgYSBjb21tdW5pdHkg
b3V0cmVhY2ggcHJvZ3JhbW1lOiBhIDEyLXllYXIgcmV0cm9zcGVjdGl2ZSBjb2hvcnQgc3R1ZHkg
aW4gRGVubWFyazwvdGl0bGU+PHNlY29uZGFyeS10aXRsZT5Kb3VybmFsIG9mIFRyYXZlbCBNZWRp
Y2luZTwvc2Vjb25kYXJ5LXRpdGxlPjwvdGl0bGVzPjxwZXJpb2RpY2FsPjxmdWxsLXRpdGxlPkpv
dXJuYWwgb2YgVHJhdmVsIE1lZGljaW5lPC9mdWxsLXRpdGxlPjwvcGVyaW9kaWNhbD48ZGF0ZXM+
PHllYXI+MjAyMTwveWVhcj48L2RhdGVzPjxpc2JuPjE3MDgtODMwNTwvaXNibj48dXJscz48cmVs
YXRlZC11cmxzPjx1cmw+aHR0cHM6Ly9kb2kub3JnLzEwLjEwOTMvanRtL3RhYWIxMjg8L3VybD48
dXJsPmh0dHBzOi8vd2F0ZXJtYXJrLnNpbHZlcmNoYWlyLmNvbS90YWFiMTI4LnBkZj90b2tlbj1B
UUVDQUhpMjA4QkU0OU9vYW45a2toV19FcmN5N0RtM1pMXzlDZjNxZktBYzQ4NXlzZ0FBQXZNd2dn
THZCZ2txaGtpRzl3MEJCd2FnZ2dMZ01JSUMzQUlCQURDQ0F0VUdDU3FHU0liM0RRRUhBVEFlQmds
Z2hrZ0JaUU1FQVM0d0VRUU1vLUtaLWNYcElDX3ZGLWotQWdFUWdJSUNwcXNVbkFzTzdXRXhGbWJZ
QlNqdU9UOGRLUUlDWHA1UjA0SUpDbUtaanp3RUFIbDM3OHJ3Nnl0aENSSUJHQzc3dWlHNVJDLTFf
aVA3MDlMNzB5S29UYXpaM1VvVXZBb05kMnFFYjJCWHdCMWVYN3Npa0lXT0YxQWJVY2VjVWR0eEFI
QUFKM2pqMmZmd0pES0tTV2ZwZmNwc0ZJS2FpZGl1OUJKTUlERlkzRlgzX2JCZnFLcVdoWXFvZ2k3
WnpkZEVSMXBQVWpfek5KekNBdTg1OWtEeGk3MmJ0akoxVm9OcXZfNGdxR01ZQm90LWFURTdyd1Nj
Y1ozZE4wREVRQmdKeDZlV1hQSThvODRqd1VOUmM5dm03bE5kNFc5aU5TZEJLN1dwNGpfM3lzOGlG
WnoyX3UtWXJyWUZtSlg4dnZmYks0M3hTaF84WXF1WHZfMzgwR0dBS1paOTRGMkxraXdPQWJveF9I
eXdIc19IVnlobEswZFRVOUJiSk5hNVpmRTRKRHhsV1ZkMUQ3a3MxMzIyQ3NXa1BWOW5rXzdkZi1W
dW12RzJFM3NmRHdsazAxOFo3MFpxQlVuQ2pkZmtncXo2R2MzSGVtdkVqRXVOU3lXd3MzRG51N2RW
VkNwYllJSVVwb1ZfaTJGd3B4X18wZlU5RU1oYnZXcGpzM2x1R20zM0hwbWJOdzlSWkNfQjhEeE1Q
TDBEcEU5NDlPMlVwRmdRZGwtMGRDd0gwNnV3NWNpeHlhR2F6T0JFVWtPSWJEbVhCcVJ6WDRlUXFl
NVVVb0FLNHQxVl9LVWo1QTR1MWluRWlwbTMteGd3MVhmUVFNWjlJV0xkR2Y4VW1jS0E3Q2JkdE5V
azY5dzVlMjEzbFFoZEhoT3BldG1UcG1SVTV2eGg3Y2Q4OXh2UHBleW0ybHdtNV90VkZXZGhQcTB3
ekZUaDRHQlRsNVZmLXlNcUVRRHpjR2hRRmFHTkNIdHF2cHJrSVlPazdTQWlBNlVHR0xGM182OW5w
MHNSYTB3czU2OTFJWVBLR0U1ZXR0RW9QOUp0OFYxS0ZOaVM5MHlCWVdwV0s0dU54bzgyTUVSWjRL
NnF2bUg5M3FPZnM1ZG1kUFdIWTVrTUdINXZiYWlEcm94ZEhIMm9IeUllQWE0YVVQMEsxOTJhZHJp
MURtVHFPSXM3Wm5YMno2Y2Z4NnBfRHdLYjZWRjhHT0JRZUE8L3VybD48L3JlbGF0ZWQtdXJscz48
L3VybHM+PGN1c3RvbTE+dGFhYjEyODwvY3VzdG9tMT48ZWxlY3Ryb25pYy1yZXNvdXJjZS1udW0+
MTAuMTA5My9qdG0vdGFhYjEyODwvZWxlY3Ryb25pYy1yZXNvdXJjZS1udW0+PGFjY2Vzcy1kYXRl
PjkvNi8yMDIyPC9hY2Nlc3MtZGF0ZT48L3JlY29yZD48L0NpdGU+PC9FbmROb3RlPn=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D61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nVkdHplbjwvQXV0aG9yPjxZZWFyPjIwMjE8L1llYXI+
PFJlY051bT4yPC9SZWNOdW0+PERpc3BsYXlUZXh0PjxzdHlsZSBmYWNlPSJzdXBlcnNjcmlwdCI+
MTU8L3N0eWxlPjwvRGlzcGxheVRleHQ+PHJlY29yZD48cmVjLW51bWJlcj4yPC9yZWMtbnVtYmVy
Pjxmb3JlaWduLWtleXM+PGtleSBhcHA9IkVOIiBkYi1pZD0iczlzdjJlZnM2eGFheHFlcjl2bHYw
NWZvOXZycmYwdzUwMjUyIiB0aW1lc3RhbXA9IjE2NjI0OTI3MjQiPjI8L2tleT48L2ZvcmVpZ24t
a2V5cz48cmVmLXR5cGUgbmFtZT0iSm91cm5hbCBBcnRpY2xlIj4xNzwvcmVmLXR5cGU+PGNvbnRy
aWJ1dG9ycz48YXV0aG9ycz48YXV0aG9yPktudWR0emVuLCBGcmVkcmlra2UgQzwvYXV0aG9yPjxh
dXRob3I+TcO4cmssIExvbmU8L2F1dGhvcj48YXV0aG9yPk5pZWxzZW4sIFZpYmVrZSBOPC9hdXRo
b3I+PGF1dGhvcj5Bc3RydXAsIEJpcmdpdHRlIFM8L2F1dGhvcj48L2F1dGhvcnM+PC9jb250cmli
dXRvcnM+PHRpdGxlcz48dGl0bGU+QWNjZXNzaW5nIHZ1bG5lcmFibGUgdW5kb2N1bWVudGVkIG1p
Z3JhbnRzIHRocm91Z2ggYSBoZWFsdGhjYXJlIGNsaW5pYyBpbmNsdWRpbmcgYSBjb21tdW5pdHkg
b3V0cmVhY2ggcHJvZ3JhbW1lOiBhIDEyLXllYXIgcmV0cm9zcGVjdGl2ZSBjb2hvcnQgc3R1ZHkg
aW4gRGVubWFyazwvdGl0bGU+PHNlY29uZGFyeS10aXRsZT5Kb3VybmFsIG9mIFRyYXZlbCBNZWRp
Y2luZTwvc2Vjb25kYXJ5LXRpdGxlPjwvdGl0bGVzPjxwZXJpb2RpY2FsPjxmdWxsLXRpdGxlPkpv
dXJuYWwgb2YgVHJhdmVsIE1lZGljaW5lPC9mdWxsLXRpdGxlPjwvcGVyaW9kaWNhbD48ZGF0ZXM+
PHllYXI+MjAyMTwveWVhcj48L2RhdGVzPjxpc2JuPjE3MDgtODMwNTwvaXNibj48dXJscz48cmVs
YXRlZC11cmxzPjx1cmw+aHR0cHM6Ly9kb2kub3JnLzEwLjEwOTMvanRtL3RhYWIxMjg8L3VybD48
dXJsPmh0dHBzOi8vd2F0ZXJtYXJrLnNpbHZlcmNoYWlyLmNvbS90YWFiMTI4LnBkZj90b2tlbj1B
UUVDQUhpMjA4QkU0OU9vYW45a2toV19FcmN5N0RtM1pMXzlDZjNxZktBYzQ4NXlzZ0FBQXZNd2dn
THZCZ2txaGtpRzl3MEJCd2FnZ2dMZ01JSUMzQUlCQURDQ0F0VUdDU3FHU0liM0RRRUhBVEFlQmds
Z2hrZ0JaUU1FQVM0d0VRUU1vLUtaLWNYcElDX3ZGLWotQWdFUWdJSUNwcXNVbkFzTzdXRXhGbWJZ
QlNqdU9UOGRLUUlDWHA1UjA0SUpDbUtaanp3RUFIbDM3OHJ3Nnl0aENSSUJHQzc3dWlHNVJDLTFf
aVA3MDlMNzB5S29UYXpaM1VvVXZBb05kMnFFYjJCWHdCMWVYN3Npa0lXT0YxQWJVY2VjVWR0eEFI
QUFKM2pqMmZmd0pES0tTV2ZwZmNwc0ZJS2FpZGl1OUJKTUlERlkzRlgzX2JCZnFLcVdoWXFvZ2k3
WnpkZEVSMXBQVWpfek5KekNBdTg1OWtEeGk3MmJ0akoxVm9OcXZfNGdxR01ZQm90LWFURTdyd1Nj
Y1ozZE4wREVRQmdKeDZlV1hQSThvODRqd1VOUmM5dm03bE5kNFc5aU5TZEJLN1dwNGpfM3lzOGlG
WnoyX3UtWXJyWUZtSlg4dnZmYks0M3hTaF84WXF1WHZfMzgwR0dBS1paOTRGMkxraXdPQWJveF9I
eXdIc19IVnlobEswZFRVOUJiSk5hNVpmRTRKRHhsV1ZkMUQ3a3MxMzIyQ3NXa1BWOW5rXzdkZi1W
dW12RzJFM3NmRHdsazAxOFo3MFpxQlVuQ2pkZmtncXo2R2MzSGVtdkVqRXVOU3lXd3MzRG51N2RW
VkNwYllJSVVwb1ZfaTJGd3B4X18wZlU5RU1oYnZXcGpzM2x1R20zM0hwbWJOdzlSWkNfQjhEeE1Q
TDBEcEU5NDlPMlVwRmdRZGwtMGRDd0gwNnV3NWNpeHlhR2F6T0JFVWtPSWJEbVhCcVJ6WDRlUXFl
NVVVb0FLNHQxVl9LVWo1QTR1MWluRWlwbTMteGd3MVhmUVFNWjlJV0xkR2Y4VW1jS0E3Q2JkdE5V
azY5dzVlMjEzbFFoZEhoT3BldG1UcG1SVTV2eGg3Y2Q4OXh2UHBleW0ybHdtNV90VkZXZGhQcTB3
ekZUaDRHQlRsNVZmLXlNcUVRRHpjR2hRRmFHTkNIdHF2cHJrSVlPazdTQWlBNlVHR0xGM182OW5w
MHNSYTB3czU2OTFJWVBLR0U1ZXR0RW9QOUp0OFYxS0ZOaVM5MHlCWVdwV0s0dU54bzgyTUVSWjRL
NnF2bUg5M3FPZnM1ZG1kUFdIWTVrTUdINXZiYWlEcm94ZEhIMm9IeUllQWE0YVVQMEsxOTJhZHJp
MURtVHFPSXM3Wm5YMno2Y2Z4NnBfRHdLYjZWRjhHT0JRZUE8L3VybD48L3JlbGF0ZWQtdXJscz48
L3VybHM+PGN1c3RvbTE+dGFhYjEyODwvY3VzdG9tMT48ZWxlY3Ryb25pYy1yZXNvdXJjZS1udW0+
MTAuMTA5My9qdG0vdGFhYjEyODwvZWxlY3Ryb25pYy1yZXNvdXJjZS1udW0+PGFjY2Vzcy1kYXRl
PjkvNi8yMDIyPC9hY2Nlc3MtZGF0ZT48L3JlY29yZD48L0NpdGU+PC9FbmROb3RlPn==
</w:fldData>
        </w:fldChar>
      </w:r>
      <w:r w:rsidR="00AD61A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D61A5">
        <w:rPr>
          <w:rFonts w:ascii="Times New Roman" w:hAnsi="Times New Roman" w:cs="Times New Roman"/>
          <w:sz w:val="24"/>
          <w:szCs w:val="24"/>
        </w:rPr>
      </w:r>
      <w:r w:rsidR="00AD61A5">
        <w:rPr>
          <w:rFonts w:ascii="Times New Roman" w:hAnsi="Times New Roman" w:cs="Times New Roman"/>
          <w:sz w:val="24"/>
          <w:szCs w:val="24"/>
        </w:rPr>
        <w:fldChar w:fldCharType="end"/>
      </w:r>
      <w:r w:rsidR="008D4CFE" w:rsidRPr="0078439B">
        <w:rPr>
          <w:rFonts w:ascii="Times New Roman" w:hAnsi="Times New Roman" w:cs="Times New Roman"/>
          <w:sz w:val="24"/>
          <w:szCs w:val="24"/>
        </w:rPr>
      </w:r>
      <w:r w:rsidR="008D4CFE" w:rsidRPr="0078439B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8D4CFE" w:rsidRPr="0078439B">
        <w:rPr>
          <w:rFonts w:ascii="Times New Roman" w:hAnsi="Times New Roman" w:cs="Times New Roman"/>
          <w:sz w:val="24"/>
          <w:szCs w:val="24"/>
        </w:rPr>
        <w:fldChar w:fldCharType="end"/>
      </w:r>
      <w:r w:rsidR="008D4CFE" w:rsidRPr="0078439B">
        <w:rPr>
          <w:rFonts w:ascii="Times New Roman" w:hAnsi="Times New Roman" w:cs="Times New Roman"/>
          <w:sz w:val="24"/>
          <w:szCs w:val="24"/>
        </w:rPr>
        <w:t xml:space="preserve">  </w:t>
      </w:r>
      <w:r w:rsidR="008D4CF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95045">
        <w:rPr>
          <w:rFonts w:ascii="Times New Roman" w:hAnsi="Times New Roman" w:cs="Times New Roman"/>
          <w:color w:val="000000"/>
          <w:sz w:val="24"/>
          <w:szCs w:val="24"/>
        </w:rPr>
        <w:t xml:space="preserve">Over a 13 year period (2006-2019) among 579 patients, </w:t>
      </w:r>
      <w:r w:rsidR="00724172">
        <w:rPr>
          <w:rFonts w:ascii="Times New Roman" w:hAnsi="Times New Roman" w:cs="Times New Roman"/>
          <w:color w:val="000000"/>
          <w:sz w:val="24"/>
          <w:szCs w:val="24"/>
        </w:rPr>
        <w:t>820 outreach contacts (26% of all visits) were conducted</w:t>
      </w:r>
      <w:r w:rsidR="00CC7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A1895">
        <w:rPr>
          <w:rFonts w:ascii="Times New Roman" w:hAnsi="Times New Roman" w:cs="Times New Roman"/>
          <w:color w:val="000000"/>
          <w:sz w:val="24"/>
          <w:szCs w:val="24"/>
        </w:rPr>
        <w:t>primarily</w:t>
      </w:r>
      <w:r w:rsidR="00CC7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95045">
        <w:rPr>
          <w:rFonts w:ascii="Times New Roman" w:hAnsi="Times New Roman" w:cs="Times New Roman"/>
          <w:color w:val="000000"/>
          <w:sz w:val="24"/>
          <w:szCs w:val="24"/>
        </w:rPr>
        <w:t xml:space="preserve">in </w:t>
      </w:r>
      <w:r w:rsidR="00CC7DEA">
        <w:rPr>
          <w:rFonts w:ascii="Times New Roman" w:hAnsi="Times New Roman" w:cs="Times New Roman"/>
          <w:color w:val="000000"/>
          <w:sz w:val="24"/>
          <w:szCs w:val="24"/>
        </w:rPr>
        <w:t xml:space="preserve">their place of work or </w:t>
      </w:r>
      <w:r w:rsidR="00DA1895">
        <w:rPr>
          <w:rFonts w:ascii="Times New Roman" w:hAnsi="Times New Roman" w:cs="Times New Roman"/>
          <w:color w:val="000000"/>
          <w:sz w:val="24"/>
          <w:szCs w:val="24"/>
        </w:rPr>
        <w:t xml:space="preserve">stay and </w:t>
      </w:r>
      <w:r w:rsidR="00724172">
        <w:rPr>
          <w:rFonts w:ascii="Times New Roman" w:hAnsi="Times New Roman" w:cs="Times New Roman"/>
          <w:color w:val="000000"/>
          <w:sz w:val="24"/>
          <w:szCs w:val="24"/>
        </w:rPr>
        <w:t>increased over the study period</w:t>
      </w:r>
      <w:r w:rsidR="00DA1895">
        <w:rPr>
          <w:rFonts w:ascii="Times New Roman" w:hAnsi="Times New Roman" w:cs="Times New Roman"/>
          <w:color w:val="000000"/>
          <w:sz w:val="24"/>
          <w:szCs w:val="24"/>
        </w:rPr>
        <w:t xml:space="preserve">.  </w:t>
      </w:r>
      <w:r w:rsidR="00021809">
        <w:rPr>
          <w:rFonts w:ascii="Times New Roman" w:hAnsi="Times New Roman" w:cs="Times New Roman"/>
          <w:color w:val="000000"/>
          <w:sz w:val="24"/>
          <w:szCs w:val="24"/>
        </w:rPr>
        <w:t>Moving forward, a holistic approach of providing care to migrants is now needed. Service</w:t>
      </w:r>
      <w:r w:rsidR="00021809" w:rsidRPr="0078439B">
        <w:rPr>
          <w:rFonts w:ascii="Times New Roman" w:hAnsi="Times New Roman" w:cs="Times New Roman"/>
          <w:sz w:val="24"/>
          <w:szCs w:val="24"/>
        </w:rPr>
        <w:t xml:space="preserve"> delivery</w:t>
      </w:r>
      <w:r w:rsidR="00021809">
        <w:rPr>
          <w:rFonts w:ascii="Times New Roman" w:hAnsi="Times New Roman" w:cs="Times New Roman"/>
          <w:sz w:val="24"/>
          <w:szCs w:val="24"/>
        </w:rPr>
        <w:t xml:space="preserve"> should be simplified with </w:t>
      </w:r>
      <w:r w:rsidR="00021809" w:rsidRPr="0078439B">
        <w:rPr>
          <w:rFonts w:ascii="Times New Roman" w:hAnsi="Times New Roman" w:cs="Times New Roman"/>
          <w:sz w:val="24"/>
          <w:szCs w:val="24"/>
        </w:rPr>
        <w:t>clinics that provide integrated care</w:t>
      </w:r>
      <w:r w:rsidR="00021809">
        <w:rPr>
          <w:rFonts w:ascii="Times New Roman" w:hAnsi="Times New Roman" w:cs="Times New Roman"/>
          <w:sz w:val="24"/>
          <w:szCs w:val="24"/>
        </w:rPr>
        <w:t xml:space="preserve"> that is </w:t>
      </w:r>
      <w:r w:rsidR="00021809" w:rsidRPr="0078439B">
        <w:rPr>
          <w:rFonts w:ascii="Times New Roman" w:hAnsi="Times New Roman" w:cs="Times New Roman"/>
          <w:sz w:val="24"/>
          <w:szCs w:val="24"/>
        </w:rPr>
        <w:t>linguistic</w:t>
      </w:r>
      <w:r w:rsidR="00021809">
        <w:rPr>
          <w:rFonts w:ascii="Times New Roman" w:hAnsi="Times New Roman" w:cs="Times New Roman"/>
          <w:sz w:val="24"/>
          <w:szCs w:val="24"/>
        </w:rPr>
        <w:t>ally</w:t>
      </w:r>
      <w:r w:rsidR="00021809" w:rsidRPr="0078439B">
        <w:rPr>
          <w:rFonts w:ascii="Times New Roman" w:hAnsi="Times New Roman" w:cs="Times New Roman"/>
          <w:sz w:val="24"/>
          <w:szCs w:val="24"/>
        </w:rPr>
        <w:t xml:space="preserve"> and cultural</w:t>
      </w:r>
      <w:r w:rsidR="00021809">
        <w:rPr>
          <w:rFonts w:ascii="Times New Roman" w:hAnsi="Times New Roman" w:cs="Times New Roman"/>
          <w:sz w:val="24"/>
          <w:szCs w:val="24"/>
        </w:rPr>
        <w:t>ly</w:t>
      </w:r>
      <w:r w:rsidR="00021809" w:rsidRPr="0078439B">
        <w:rPr>
          <w:rFonts w:ascii="Times New Roman" w:hAnsi="Times New Roman" w:cs="Times New Roman"/>
          <w:sz w:val="24"/>
          <w:szCs w:val="24"/>
        </w:rPr>
        <w:t xml:space="preserve"> </w:t>
      </w:r>
      <w:r w:rsidR="00021809">
        <w:rPr>
          <w:rFonts w:ascii="Times New Roman" w:hAnsi="Times New Roman" w:cs="Times New Roman"/>
          <w:sz w:val="24"/>
          <w:szCs w:val="24"/>
        </w:rPr>
        <w:t xml:space="preserve">adapted, </w:t>
      </w:r>
      <w:r w:rsidR="00021809" w:rsidRPr="0078439B">
        <w:rPr>
          <w:rFonts w:ascii="Times New Roman" w:hAnsi="Times New Roman" w:cs="Times New Roman"/>
          <w:sz w:val="24"/>
          <w:szCs w:val="24"/>
        </w:rPr>
        <w:t xml:space="preserve">and </w:t>
      </w:r>
      <w:r w:rsidR="00021809">
        <w:rPr>
          <w:rFonts w:ascii="Times New Roman" w:hAnsi="Times New Roman" w:cs="Times New Roman"/>
          <w:sz w:val="24"/>
          <w:szCs w:val="24"/>
        </w:rPr>
        <w:t xml:space="preserve">with </w:t>
      </w:r>
      <w:r w:rsidR="00021809" w:rsidRPr="0078439B">
        <w:rPr>
          <w:rFonts w:ascii="Times New Roman" w:hAnsi="Times New Roman" w:cs="Times New Roman"/>
          <w:sz w:val="24"/>
          <w:szCs w:val="24"/>
        </w:rPr>
        <w:t xml:space="preserve">tailored </w:t>
      </w:r>
      <w:r w:rsidR="00021809" w:rsidRPr="0078439B">
        <w:rPr>
          <w:rFonts w:ascii="Times New Roman" w:hAnsi="Times New Roman" w:cs="Times New Roman"/>
          <w:sz w:val="24"/>
          <w:szCs w:val="24"/>
        </w:rPr>
        <w:lastRenderedPageBreak/>
        <w:t>outreach and education.</w:t>
      </w:r>
      <w:r w:rsidR="00021809">
        <w:rPr>
          <w:rFonts w:ascii="Times New Roman" w:hAnsi="Times New Roman" w:cs="Times New Roman"/>
          <w:sz w:val="24"/>
          <w:szCs w:val="24"/>
        </w:rPr>
        <w:t xml:space="preserve"> </w:t>
      </w:r>
      <w:r w:rsidR="00850838">
        <w:rPr>
          <w:rFonts w:ascii="Times New Roman" w:hAnsi="Times New Roman" w:cs="Times New Roman"/>
          <w:sz w:val="24"/>
          <w:szCs w:val="24"/>
        </w:rPr>
        <w:t xml:space="preserve"> </w:t>
      </w:r>
      <w:r w:rsidR="005E1E7B">
        <w:rPr>
          <w:rFonts w:ascii="Times New Roman" w:hAnsi="Times New Roman" w:cs="Times New Roman"/>
          <w:sz w:val="24"/>
          <w:szCs w:val="24"/>
        </w:rPr>
        <w:t>I</w:t>
      </w:r>
      <w:r w:rsidR="00803C43">
        <w:rPr>
          <w:rFonts w:ascii="Times New Roman" w:hAnsi="Times New Roman" w:cs="Times New Roman"/>
          <w:sz w:val="24"/>
          <w:szCs w:val="24"/>
        </w:rPr>
        <w:t>mproving awareness and community engagement with affected communities around the benefits of early screening, catch-up vaccination, and timely health care</w:t>
      </w:r>
      <w:r w:rsidR="005E1E7B">
        <w:rPr>
          <w:rFonts w:ascii="Times New Roman" w:hAnsi="Times New Roman" w:cs="Times New Roman"/>
          <w:sz w:val="24"/>
          <w:szCs w:val="24"/>
        </w:rPr>
        <w:t xml:space="preserve"> will</w:t>
      </w:r>
      <w:r w:rsidR="00844786">
        <w:rPr>
          <w:rFonts w:ascii="Times New Roman" w:hAnsi="Times New Roman" w:cs="Times New Roman"/>
          <w:sz w:val="24"/>
          <w:szCs w:val="24"/>
        </w:rPr>
        <w:t xml:space="preserve"> strengthen these efforts</w:t>
      </w:r>
      <w:r w:rsidR="005E1E7B">
        <w:rPr>
          <w:rFonts w:ascii="Times New Roman" w:hAnsi="Times New Roman" w:cs="Times New Roman"/>
          <w:sz w:val="24"/>
          <w:szCs w:val="24"/>
        </w:rPr>
        <w:t xml:space="preserve">.  </w:t>
      </w:r>
      <w:r w:rsidR="007E0FA2" w:rsidRPr="0078439B">
        <w:rPr>
          <w:rFonts w:ascii="Times New Roman" w:hAnsi="Times New Roman" w:cs="Times New Roman"/>
          <w:sz w:val="24"/>
          <w:szCs w:val="24"/>
        </w:rPr>
        <w:t xml:space="preserve">With </w:t>
      </w:r>
      <w:r w:rsidR="000222D9" w:rsidRPr="0078439B">
        <w:rPr>
          <w:rFonts w:ascii="Times New Roman" w:hAnsi="Times New Roman" w:cs="Times New Roman"/>
          <w:sz w:val="24"/>
          <w:szCs w:val="24"/>
        </w:rPr>
        <w:t>the</w:t>
      </w:r>
      <w:r w:rsidR="007E0FA2" w:rsidRPr="0078439B">
        <w:rPr>
          <w:rFonts w:ascii="Times New Roman" w:hAnsi="Times New Roman" w:cs="Times New Roman"/>
          <w:sz w:val="24"/>
          <w:szCs w:val="24"/>
        </w:rPr>
        <w:t xml:space="preserve"> increasing diverse </w:t>
      </w:r>
      <w:r w:rsidR="00850838" w:rsidRPr="0078439B">
        <w:rPr>
          <w:rFonts w:ascii="Times New Roman" w:hAnsi="Times New Roman" w:cs="Times New Roman"/>
          <w:sz w:val="24"/>
          <w:szCs w:val="24"/>
        </w:rPr>
        <w:t>populations</w:t>
      </w:r>
      <w:r w:rsidR="00850838">
        <w:rPr>
          <w:rFonts w:ascii="Times New Roman" w:hAnsi="Times New Roman" w:cs="Times New Roman"/>
          <w:sz w:val="24"/>
          <w:szCs w:val="24"/>
        </w:rPr>
        <w:t xml:space="preserve">, </w:t>
      </w:r>
      <w:r w:rsidR="00FE173C">
        <w:rPr>
          <w:rFonts w:ascii="Times New Roman" w:hAnsi="Times New Roman" w:cs="Times New Roman"/>
          <w:sz w:val="24"/>
          <w:szCs w:val="24"/>
        </w:rPr>
        <w:t>building mi</w:t>
      </w:r>
      <w:r w:rsidR="000222D9" w:rsidRPr="0078439B">
        <w:rPr>
          <w:rFonts w:ascii="Times New Roman" w:hAnsi="Times New Roman" w:cs="Times New Roman"/>
          <w:sz w:val="24"/>
          <w:szCs w:val="24"/>
        </w:rPr>
        <w:t xml:space="preserve">grant-friendly </w:t>
      </w:r>
      <w:r w:rsidR="005D3CAE" w:rsidRPr="0078439B">
        <w:rPr>
          <w:rFonts w:ascii="Times New Roman" w:hAnsi="Times New Roman" w:cs="Times New Roman"/>
          <w:sz w:val="24"/>
          <w:szCs w:val="24"/>
        </w:rPr>
        <w:t>health system</w:t>
      </w:r>
      <w:r w:rsidR="00CC7DEA">
        <w:rPr>
          <w:rFonts w:ascii="Times New Roman" w:hAnsi="Times New Roman" w:cs="Times New Roman"/>
          <w:sz w:val="24"/>
          <w:szCs w:val="24"/>
        </w:rPr>
        <w:t>s</w:t>
      </w:r>
      <w:r w:rsidR="00B02DB4">
        <w:rPr>
          <w:rFonts w:ascii="Times New Roman" w:hAnsi="Times New Roman" w:cs="Times New Roman"/>
          <w:sz w:val="24"/>
          <w:szCs w:val="24"/>
        </w:rPr>
        <w:t xml:space="preserve"> that</w:t>
      </w:r>
      <w:r w:rsidR="005D3CAE" w:rsidRPr="0078439B">
        <w:rPr>
          <w:rFonts w:ascii="Times New Roman" w:hAnsi="Times New Roman" w:cs="Times New Roman"/>
          <w:sz w:val="24"/>
          <w:szCs w:val="24"/>
        </w:rPr>
        <w:t xml:space="preserve"> </w:t>
      </w:r>
      <w:r w:rsidR="00B02DB4">
        <w:rPr>
          <w:rFonts w:ascii="Times New Roman" w:hAnsi="Times New Roman" w:cs="Times New Roman"/>
          <w:sz w:val="24"/>
          <w:szCs w:val="24"/>
        </w:rPr>
        <w:t>ensure access to care for all</w:t>
      </w:r>
      <w:r w:rsidR="00195045">
        <w:rPr>
          <w:rFonts w:ascii="Times New Roman" w:hAnsi="Times New Roman" w:cs="Times New Roman"/>
          <w:sz w:val="24"/>
          <w:szCs w:val="24"/>
        </w:rPr>
        <w:t>,</w:t>
      </w:r>
      <w:r w:rsidR="00B02DB4">
        <w:rPr>
          <w:rFonts w:ascii="Times New Roman" w:hAnsi="Times New Roman" w:cs="Times New Roman"/>
          <w:sz w:val="24"/>
          <w:szCs w:val="24"/>
        </w:rPr>
        <w:t xml:space="preserve"> regardless of legal status</w:t>
      </w:r>
      <w:r w:rsidR="00195045">
        <w:rPr>
          <w:rFonts w:ascii="Times New Roman" w:hAnsi="Times New Roman" w:cs="Times New Roman"/>
          <w:sz w:val="24"/>
          <w:szCs w:val="24"/>
        </w:rPr>
        <w:t>,</w:t>
      </w:r>
      <w:r w:rsidR="00B02DB4">
        <w:rPr>
          <w:rFonts w:ascii="Times New Roman" w:hAnsi="Times New Roman" w:cs="Times New Roman"/>
          <w:sz w:val="24"/>
          <w:szCs w:val="24"/>
        </w:rPr>
        <w:t xml:space="preserve"> will be </w:t>
      </w:r>
      <w:r w:rsidR="00FE173C">
        <w:rPr>
          <w:rFonts w:ascii="Times New Roman" w:hAnsi="Times New Roman" w:cs="Times New Roman"/>
          <w:sz w:val="24"/>
          <w:szCs w:val="24"/>
        </w:rPr>
        <w:t>required</w:t>
      </w:r>
      <w:r w:rsidR="005D3CAE" w:rsidRPr="0078439B">
        <w:rPr>
          <w:rFonts w:ascii="Times New Roman" w:hAnsi="Times New Roman" w:cs="Times New Roman"/>
          <w:sz w:val="24"/>
          <w:szCs w:val="24"/>
        </w:rPr>
        <w:t xml:space="preserve"> t</w:t>
      </w:r>
      <w:r w:rsidR="00195045">
        <w:rPr>
          <w:rFonts w:ascii="Times New Roman" w:hAnsi="Times New Roman" w:cs="Times New Roman"/>
          <w:sz w:val="24"/>
          <w:szCs w:val="24"/>
        </w:rPr>
        <w:t xml:space="preserve">o </w:t>
      </w:r>
      <w:r w:rsidR="005D3CAE" w:rsidRPr="0078439B">
        <w:rPr>
          <w:rFonts w:ascii="Times New Roman" w:hAnsi="Times New Roman" w:cs="Times New Roman"/>
          <w:sz w:val="24"/>
          <w:szCs w:val="24"/>
        </w:rPr>
        <w:t>limit the burden and transmission of infectious diseases.</w:t>
      </w:r>
    </w:p>
    <w:p w14:paraId="4046BCF9" w14:textId="474D007B" w:rsidR="00EC5837" w:rsidRDefault="00EC5837" w:rsidP="00DC6FF7">
      <w:pPr>
        <w:pStyle w:val="ListParagraph"/>
        <w:spacing w:after="0" w:line="360" w:lineRule="auto"/>
        <w:contextualSpacing w:val="0"/>
        <w:rPr>
          <w:rFonts w:ascii="Times New Roman" w:hAnsi="Times New Roman" w:cs="Times New Roman"/>
          <w:sz w:val="24"/>
          <w:szCs w:val="24"/>
        </w:rPr>
      </w:pPr>
    </w:p>
    <w:p w14:paraId="701839E9" w14:textId="6C728791" w:rsidR="00B02DB4" w:rsidRDefault="00B02DB4" w:rsidP="005D3CAE">
      <w:pPr>
        <w:pStyle w:val="ListParagraph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9363EED" w14:textId="71C388C5" w:rsidR="00F35B26" w:rsidRDefault="00F35B26">
      <w:pPr>
        <w:rPr>
          <w:rFonts w:ascii="Times New Roman" w:hAnsi="Times New Roman" w:cs="Times New Roman"/>
          <w:sz w:val="24"/>
          <w:szCs w:val="24"/>
        </w:rPr>
      </w:pPr>
    </w:p>
    <w:p w14:paraId="54C4CE1B" w14:textId="4478E379" w:rsidR="00B02DB4" w:rsidRDefault="00B02DB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bookmarkEnd w:id="1"/>
    <w:p w14:paraId="7FABDCF4" w14:textId="77777777" w:rsidR="00965C60" w:rsidRPr="00DD0EF0" w:rsidRDefault="00965C60" w:rsidP="0016421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DD0EF0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14:paraId="065C8BEB" w14:textId="77777777" w:rsidR="00AD61A5" w:rsidRPr="00AD61A5" w:rsidRDefault="00965C60" w:rsidP="00AD61A5">
      <w:pPr>
        <w:pStyle w:val="EndNoteBibliography"/>
        <w:spacing w:after="0"/>
        <w:ind w:left="720" w:hanging="720"/>
      </w:pPr>
      <w:r w:rsidRPr="00DD0EF0">
        <w:rPr>
          <w:rFonts w:ascii="Times New Roman" w:hAnsi="Times New Roman" w:cs="Times New Roman"/>
          <w:sz w:val="24"/>
          <w:szCs w:val="24"/>
        </w:rPr>
        <w:fldChar w:fldCharType="begin"/>
      </w:r>
      <w:r w:rsidRPr="00DD0EF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D0EF0">
        <w:rPr>
          <w:rFonts w:ascii="Times New Roman" w:hAnsi="Times New Roman" w:cs="Times New Roman"/>
          <w:sz w:val="24"/>
          <w:szCs w:val="24"/>
        </w:rPr>
        <w:fldChar w:fldCharType="separate"/>
      </w:r>
      <w:r w:rsidR="00AD61A5" w:rsidRPr="00AD61A5">
        <w:t>1.</w:t>
      </w:r>
      <w:r w:rsidR="00AD61A5" w:rsidRPr="00AD61A5">
        <w:tab/>
        <w:t xml:space="preserve">International Organisation for Migration. </w:t>
      </w:r>
      <w:r w:rsidR="00AD61A5" w:rsidRPr="00AD61A5">
        <w:rPr>
          <w:i/>
        </w:rPr>
        <w:t xml:space="preserve">World Migration Report 2022. </w:t>
      </w:r>
      <w:r w:rsidR="00AD61A5" w:rsidRPr="00AD61A5">
        <w:t>Generva, Switzerland: Internatiaonal Organisation for Migration; 2022 2022.</w:t>
      </w:r>
    </w:p>
    <w:p w14:paraId="2E57B802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2.</w:t>
      </w:r>
      <w:r w:rsidRPr="00AD61A5">
        <w:tab/>
        <w:t xml:space="preserve">Greenaway C, Castelli F. Infectious diseases at different stages of migration: an expert review. </w:t>
      </w:r>
      <w:r w:rsidRPr="00AD61A5">
        <w:rPr>
          <w:i/>
        </w:rPr>
        <w:t xml:space="preserve">Journal of Travel Medicine. </w:t>
      </w:r>
      <w:r w:rsidRPr="00AD61A5">
        <w:t>2019;26(2).</w:t>
      </w:r>
    </w:p>
    <w:p w14:paraId="0BD3DA7D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3.</w:t>
      </w:r>
      <w:r w:rsidRPr="00AD61A5">
        <w:tab/>
        <w:t xml:space="preserve">European Centre for Disease Prevention and Control (ECDC). </w:t>
      </w:r>
      <w:r w:rsidRPr="00AD61A5">
        <w:rPr>
          <w:i/>
        </w:rPr>
        <w:t>Public health guidance on screening and vaccination for infectious diseases in newly arrived migrants within the EU/EEA.</w:t>
      </w:r>
      <w:r w:rsidRPr="00AD61A5">
        <w:t xml:space="preserve"> Stockholm: European Centre for Disease Prevention and Control; 2018.</w:t>
      </w:r>
    </w:p>
    <w:p w14:paraId="7589A967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4.</w:t>
      </w:r>
      <w:r w:rsidRPr="00AD61A5">
        <w:tab/>
        <w:t xml:space="preserve">Aldridge RW, Nellums LB, Bartlett S, et al. Global patterns of mortality in international migrants: a systematic review and meta-analysis. </w:t>
      </w:r>
      <w:r w:rsidRPr="00AD61A5">
        <w:rPr>
          <w:i/>
        </w:rPr>
        <w:t xml:space="preserve">Lancet. </w:t>
      </w:r>
      <w:r w:rsidRPr="00AD61A5">
        <w:t>2018;392(10164):2553-2566.</w:t>
      </w:r>
    </w:p>
    <w:p w14:paraId="5816A30A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5.</w:t>
      </w:r>
      <w:r w:rsidRPr="00AD61A5">
        <w:tab/>
        <w:t xml:space="preserve">Seedat F, Hargreaves S, Nellums LB, Ouyang J, Brown M, Friedland JS. How effective are approaches to migrant screening for infectious diseases in Europe? A systematic review. </w:t>
      </w:r>
      <w:r w:rsidRPr="00AD61A5">
        <w:rPr>
          <w:i/>
        </w:rPr>
        <w:t xml:space="preserve">The Lancet Infectious Diseases. </w:t>
      </w:r>
      <w:r w:rsidRPr="00AD61A5">
        <w:t>2018;18(9):e259-e271.</w:t>
      </w:r>
    </w:p>
    <w:p w14:paraId="5D48C77C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6.</w:t>
      </w:r>
      <w:r w:rsidRPr="00AD61A5">
        <w:tab/>
        <w:t xml:space="preserve">Sequeira-Aymar E, Cruz A, Serra-Burriel M, et al. Improving the detection of infectious diseases in at-risk migrants with an innovative integrated multi-infection screening digital decision support tool (IS-MiHealth) in primary care: a pilot cluster-randomized-controlled trial. </w:t>
      </w:r>
      <w:r w:rsidRPr="00AD61A5">
        <w:rPr>
          <w:i/>
        </w:rPr>
        <w:t xml:space="preserve">Journal of Travel Medicine. </w:t>
      </w:r>
      <w:r w:rsidRPr="00AD61A5">
        <w:t>2021.</w:t>
      </w:r>
    </w:p>
    <w:p w14:paraId="62DAF306" w14:textId="77777777" w:rsidR="00AD61A5" w:rsidRPr="00AD61A5" w:rsidRDefault="00AD61A5" w:rsidP="00AD61A5">
      <w:pPr>
        <w:pStyle w:val="EndNoteBibliography"/>
        <w:spacing w:after="0"/>
        <w:ind w:left="720" w:hanging="720"/>
        <w:rPr>
          <w:i/>
        </w:rPr>
      </w:pPr>
      <w:r w:rsidRPr="00AD61A5">
        <w:t>7.</w:t>
      </w:r>
      <w:r w:rsidRPr="00AD61A5">
        <w:tab/>
        <w:t xml:space="preserve">Baggaley RF, Zenner D, Bird P, et al. Prevention and treatment of infectious diseases in migrants in Europe in the era of universal health coverage. </w:t>
      </w:r>
      <w:r w:rsidRPr="00AD61A5">
        <w:rPr>
          <w:i/>
        </w:rPr>
        <w:t>The Lancet Public Health.</w:t>
      </w:r>
    </w:p>
    <w:p w14:paraId="1090B762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8.</w:t>
      </w:r>
      <w:r w:rsidRPr="00AD61A5">
        <w:tab/>
        <w:t xml:space="preserve">Hargreaves S, Carter J, Knights F, et al. Digital screening tool (Health Catch-UP!) to promote multi-disease screening in migrants. </w:t>
      </w:r>
      <w:r w:rsidRPr="00AD61A5">
        <w:rPr>
          <w:i/>
        </w:rPr>
        <w:t xml:space="preserve">European Journal of Public Health. </w:t>
      </w:r>
      <w:r w:rsidRPr="00AD61A5">
        <w:t>2021;31(Supplement_3).</w:t>
      </w:r>
    </w:p>
    <w:p w14:paraId="6AE04258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9.</w:t>
      </w:r>
      <w:r w:rsidRPr="00AD61A5">
        <w:tab/>
        <w:t xml:space="preserve">Zhou K, Fitzpatrick T, Walsh N, et al. Interventions to optimise the care continuum for chronic viral hepatitis: a systematic review and meta-analyses. </w:t>
      </w:r>
      <w:r w:rsidRPr="00AD61A5">
        <w:rPr>
          <w:i/>
        </w:rPr>
        <w:t xml:space="preserve">The Lancet Infectious diseases. </w:t>
      </w:r>
      <w:r w:rsidRPr="00AD61A5">
        <w:t>2016;16(12):1409-1422.</w:t>
      </w:r>
    </w:p>
    <w:p w14:paraId="62AB030E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10.</w:t>
      </w:r>
      <w:r w:rsidRPr="00AD61A5">
        <w:tab/>
        <w:t xml:space="preserve">Flanagan S, Kunkel J, Appleby V, et al. Case finding and therapy for chronic viral hepatitis in primary care (HepFREE): a cluster-randomised controlled trial. </w:t>
      </w:r>
      <w:r w:rsidRPr="00AD61A5">
        <w:rPr>
          <w:i/>
        </w:rPr>
        <w:t xml:space="preserve">The Lancet Gastroenterology &amp; Hepatology. </w:t>
      </w:r>
      <w:r w:rsidRPr="00AD61A5">
        <w:t>2019;4(1):32-44.</w:t>
      </w:r>
    </w:p>
    <w:p w14:paraId="22F761DE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11.</w:t>
      </w:r>
      <w:r w:rsidRPr="00AD61A5">
        <w:tab/>
        <w:t xml:space="preserve">Griffiths C, Sturdy P, Brewin P, et al. Educational outreach to promote screening for tuberculosis in primary care: a cluster randomised controlled trial. </w:t>
      </w:r>
      <w:r w:rsidRPr="00AD61A5">
        <w:rPr>
          <w:i/>
        </w:rPr>
        <w:t xml:space="preserve">Lancet. </w:t>
      </w:r>
      <w:r w:rsidRPr="00AD61A5">
        <w:t>2007;369(9572):1528-1534.</w:t>
      </w:r>
    </w:p>
    <w:p w14:paraId="245DEE8C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12.</w:t>
      </w:r>
      <w:r w:rsidRPr="00AD61A5">
        <w:tab/>
        <w:t xml:space="preserve">Etowa J, Hyman I, Dabone C, et al. Strengthening the Collection and Use of Disaggregated Data to Understand and Monitor the Risk and Burden of COVID-19 Among Racialized Populations. </w:t>
      </w:r>
      <w:r w:rsidRPr="00AD61A5">
        <w:rPr>
          <w:i/>
        </w:rPr>
        <w:t xml:space="preserve">Can Stud Popul. </w:t>
      </w:r>
      <w:r w:rsidRPr="00AD61A5">
        <w:t>2021;48:201-216.</w:t>
      </w:r>
    </w:p>
    <w:p w14:paraId="00A75704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13.</w:t>
      </w:r>
      <w:r w:rsidRPr="00AD61A5">
        <w:tab/>
        <w:t xml:space="preserve">Erayil SE, Smith MK, Gebreslasse T, et al. The Value and Interpretation of Race and Ethnicity Data in the Era of Global Migration: A Change Is in Order. </w:t>
      </w:r>
      <w:r w:rsidRPr="00AD61A5">
        <w:rPr>
          <w:i/>
        </w:rPr>
        <w:t xml:space="preserve">Am J Trop Med Hyg. </w:t>
      </w:r>
      <w:r w:rsidRPr="00AD61A5">
        <w:t>2021;105(6):1453-1455.</w:t>
      </w:r>
    </w:p>
    <w:p w14:paraId="08155A40" w14:textId="77777777" w:rsidR="00AD61A5" w:rsidRPr="00AD61A5" w:rsidRDefault="00AD61A5" w:rsidP="00AD61A5">
      <w:pPr>
        <w:pStyle w:val="EndNoteBibliography"/>
        <w:spacing w:after="0"/>
        <w:ind w:left="720" w:hanging="720"/>
      </w:pPr>
      <w:r w:rsidRPr="00AD61A5">
        <w:t>14.</w:t>
      </w:r>
      <w:r w:rsidRPr="00AD61A5">
        <w:tab/>
        <w:t xml:space="preserve">Passos-Castilho AM, Labbé A-C, Barkati S, et al. Outcomes of hospitalized COVID-19 patients in Canada: impact of ethnicity, migration status and country of birth. </w:t>
      </w:r>
      <w:r w:rsidRPr="00AD61A5">
        <w:rPr>
          <w:i/>
        </w:rPr>
        <w:t xml:space="preserve">Journal of Travel Medicine. </w:t>
      </w:r>
      <w:r w:rsidRPr="00AD61A5">
        <w:t>2022.</w:t>
      </w:r>
    </w:p>
    <w:p w14:paraId="437D346F" w14:textId="77777777" w:rsidR="00AD61A5" w:rsidRPr="00AD61A5" w:rsidRDefault="00AD61A5" w:rsidP="00AD61A5">
      <w:pPr>
        <w:pStyle w:val="EndNoteBibliography"/>
        <w:ind w:left="720" w:hanging="720"/>
      </w:pPr>
      <w:r w:rsidRPr="00AD61A5">
        <w:t>15.</w:t>
      </w:r>
      <w:r w:rsidRPr="00AD61A5">
        <w:tab/>
        <w:t xml:space="preserve">Knudtzen FC, Mørk L, Nielsen VN, Astrup BS. Accessing vulnerable undocumented migrants through a healthcare clinic including a community outreach programme: a 12-year retrospective cohort study in Denmark. </w:t>
      </w:r>
      <w:r w:rsidRPr="00AD61A5">
        <w:rPr>
          <w:i/>
        </w:rPr>
        <w:t xml:space="preserve">Journal of Travel Medicine. </w:t>
      </w:r>
      <w:r w:rsidRPr="00AD61A5">
        <w:t>2021.</w:t>
      </w:r>
    </w:p>
    <w:p w14:paraId="262E5002" w14:textId="7D1B4E30" w:rsidR="002B258B" w:rsidRPr="00DD0EF0" w:rsidRDefault="00965C60" w:rsidP="00AD61A5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DD0EF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B258B" w:rsidRPr="00DD0EF0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193DA8" w14:textId="77777777" w:rsidR="00034771" w:rsidRDefault="00034771" w:rsidP="00E86C13">
      <w:pPr>
        <w:spacing w:after="0" w:line="240" w:lineRule="auto"/>
      </w:pPr>
      <w:r>
        <w:separator/>
      </w:r>
    </w:p>
  </w:endnote>
  <w:endnote w:type="continuationSeparator" w:id="0">
    <w:p w14:paraId="62726C99" w14:textId="77777777" w:rsidR="00034771" w:rsidRDefault="00034771" w:rsidP="00E86C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calaLancetPro">
    <w:altName w:val="ScalaLancet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LDEM P+ Univers LT St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2633464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89A1AB" w14:textId="035FEBA9" w:rsidR="006015C9" w:rsidRDefault="006015C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402FE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9D03EC8" w14:textId="77777777" w:rsidR="006015C9" w:rsidRDefault="006015C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71769B" w14:textId="77777777" w:rsidR="00034771" w:rsidRDefault="00034771" w:rsidP="00E86C13">
      <w:pPr>
        <w:spacing w:after="0" w:line="240" w:lineRule="auto"/>
      </w:pPr>
      <w:r>
        <w:separator/>
      </w:r>
    </w:p>
  </w:footnote>
  <w:footnote w:type="continuationSeparator" w:id="0">
    <w:p w14:paraId="10DD5096" w14:textId="77777777" w:rsidR="00034771" w:rsidRDefault="00034771" w:rsidP="00E86C1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FA6282"/>
    <w:multiLevelType w:val="hybridMultilevel"/>
    <w:tmpl w:val="A3FED9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681FA8"/>
    <w:multiLevelType w:val="hybridMultilevel"/>
    <w:tmpl w:val="7E98ED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3A86533"/>
    <w:multiLevelType w:val="hybridMultilevel"/>
    <w:tmpl w:val="35E4E4C2"/>
    <w:lvl w:ilvl="0" w:tplc="835247CE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324E27B4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plc="845C5F74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plc="64324932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80D6EEA2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plc="7AE64B72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plc="B00676CC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E6829B18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plc="8F821886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3" w15:restartNumberingAfterBreak="0">
    <w:nsid w:val="350D0133"/>
    <w:multiLevelType w:val="hybridMultilevel"/>
    <w:tmpl w:val="4A9243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E62644B"/>
    <w:multiLevelType w:val="hybridMultilevel"/>
    <w:tmpl w:val="A628C1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9494222"/>
    <w:multiLevelType w:val="hybridMultilevel"/>
    <w:tmpl w:val="CE6A46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FA3A1F"/>
    <w:multiLevelType w:val="hybridMultilevel"/>
    <w:tmpl w:val="ED1017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CF136C7"/>
    <w:multiLevelType w:val="hybridMultilevel"/>
    <w:tmpl w:val="60C6E7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5"/>
  </w:num>
  <w:num w:numId="4">
    <w:abstractNumId w:val="6"/>
  </w:num>
  <w:num w:numId="5">
    <w:abstractNumId w:val="1"/>
  </w:num>
  <w:num w:numId="6">
    <w:abstractNumId w:val="0"/>
  </w:num>
  <w:num w:numId="7">
    <w:abstractNumId w:val="7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fr-CA" w:vendorID="64" w:dllVersion="131078" w:nlCheck="1" w:checkStyle="0"/>
  <w:activeWritingStyle w:appName="MSWord" w:lang="en-US" w:vendorID="64" w:dllVersion="131078" w:nlCheck="1" w:checkStyle="1"/>
  <w:activeWritingStyle w:appName="MSWord" w:lang="en-CA" w:vendorID="64" w:dllVersion="131078" w:nlCheck="1" w:checkStyle="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sv2efs6xaaxqer9vlv05fo9vrrf0w50252&quot;&gt;2022 Migrant Issue Library&lt;record-ids&gt;&lt;item&gt;1&lt;/item&gt;&lt;item&gt;2&lt;/item&gt;&lt;item&gt;4&lt;/item&gt;&lt;item&gt;5&lt;/item&gt;&lt;item&gt;6&lt;/item&gt;&lt;item&gt;8&lt;/item&gt;&lt;item&gt;9&lt;/item&gt;&lt;item&gt;12&lt;/item&gt;&lt;item&gt;15&lt;/item&gt;&lt;item&gt;17&lt;/item&gt;&lt;item&gt;22&lt;/item&gt;&lt;item&gt;23&lt;/item&gt;&lt;item&gt;27&lt;/item&gt;&lt;item&gt;28&lt;/item&gt;&lt;item&gt;29&lt;/item&gt;&lt;/record-ids&gt;&lt;/item&gt;&lt;/Libraries&gt;"/>
  </w:docVars>
  <w:rsids>
    <w:rsidRoot w:val="005A60B9"/>
    <w:rsid w:val="00006533"/>
    <w:rsid w:val="00014E3A"/>
    <w:rsid w:val="00017ADA"/>
    <w:rsid w:val="00021809"/>
    <w:rsid w:val="000222D9"/>
    <w:rsid w:val="00025690"/>
    <w:rsid w:val="00034425"/>
    <w:rsid w:val="00034771"/>
    <w:rsid w:val="00036E05"/>
    <w:rsid w:val="000402FE"/>
    <w:rsid w:val="00086ED1"/>
    <w:rsid w:val="0009269C"/>
    <w:rsid w:val="000A6A2F"/>
    <w:rsid w:val="000B55CD"/>
    <w:rsid w:val="000D538A"/>
    <w:rsid w:val="000F2C51"/>
    <w:rsid w:val="000F3C1D"/>
    <w:rsid w:val="000F6E80"/>
    <w:rsid w:val="001320CD"/>
    <w:rsid w:val="00132D21"/>
    <w:rsid w:val="00147591"/>
    <w:rsid w:val="0016169B"/>
    <w:rsid w:val="00162A28"/>
    <w:rsid w:val="00164214"/>
    <w:rsid w:val="00176264"/>
    <w:rsid w:val="00177D83"/>
    <w:rsid w:val="00195045"/>
    <w:rsid w:val="001A651C"/>
    <w:rsid w:val="001C5963"/>
    <w:rsid w:val="0022260F"/>
    <w:rsid w:val="00224B54"/>
    <w:rsid w:val="00243736"/>
    <w:rsid w:val="002779AC"/>
    <w:rsid w:val="002A5891"/>
    <w:rsid w:val="002B258B"/>
    <w:rsid w:val="002E2731"/>
    <w:rsid w:val="002F6AD5"/>
    <w:rsid w:val="00310E99"/>
    <w:rsid w:val="0033735C"/>
    <w:rsid w:val="00343335"/>
    <w:rsid w:val="0035419A"/>
    <w:rsid w:val="003574C7"/>
    <w:rsid w:val="00367481"/>
    <w:rsid w:val="00375313"/>
    <w:rsid w:val="0038231F"/>
    <w:rsid w:val="003A73AC"/>
    <w:rsid w:val="003C704A"/>
    <w:rsid w:val="003E7B91"/>
    <w:rsid w:val="003F20C1"/>
    <w:rsid w:val="003F7AB3"/>
    <w:rsid w:val="00435217"/>
    <w:rsid w:val="004552DB"/>
    <w:rsid w:val="00465933"/>
    <w:rsid w:val="00465EE1"/>
    <w:rsid w:val="00474828"/>
    <w:rsid w:val="004838B5"/>
    <w:rsid w:val="00494D11"/>
    <w:rsid w:val="004D6C11"/>
    <w:rsid w:val="004E1B3E"/>
    <w:rsid w:val="004F1799"/>
    <w:rsid w:val="00512AC4"/>
    <w:rsid w:val="00513C11"/>
    <w:rsid w:val="005153B5"/>
    <w:rsid w:val="00515C2D"/>
    <w:rsid w:val="005205C6"/>
    <w:rsid w:val="005259A9"/>
    <w:rsid w:val="00544A81"/>
    <w:rsid w:val="00553385"/>
    <w:rsid w:val="00567852"/>
    <w:rsid w:val="005A60B9"/>
    <w:rsid w:val="005B6BCA"/>
    <w:rsid w:val="005D3CAE"/>
    <w:rsid w:val="005E1E7B"/>
    <w:rsid w:val="005E2E5C"/>
    <w:rsid w:val="005E4DA2"/>
    <w:rsid w:val="006015C9"/>
    <w:rsid w:val="00625020"/>
    <w:rsid w:val="006262CD"/>
    <w:rsid w:val="006333D7"/>
    <w:rsid w:val="00634E7A"/>
    <w:rsid w:val="006537AB"/>
    <w:rsid w:val="00660D17"/>
    <w:rsid w:val="0067408E"/>
    <w:rsid w:val="006836F5"/>
    <w:rsid w:val="006A05BC"/>
    <w:rsid w:val="006A39D3"/>
    <w:rsid w:val="006B1F30"/>
    <w:rsid w:val="006E5916"/>
    <w:rsid w:val="006F4C1E"/>
    <w:rsid w:val="00700E21"/>
    <w:rsid w:val="007033E1"/>
    <w:rsid w:val="0071345F"/>
    <w:rsid w:val="00715BD8"/>
    <w:rsid w:val="00724172"/>
    <w:rsid w:val="007266AA"/>
    <w:rsid w:val="007304CD"/>
    <w:rsid w:val="0073236C"/>
    <w:rsid w:val="00740015"/>
    <w:rsid w:val="007471F3"/>
    <w:rsid w:val="00747886"/>
    <w:rsid w:val="0078112C"/>
    <w:rsid w:val="0078439B"/>
    <w:rsid w:val="007845C5"/>
    <w:rsid w:val="007863EE"/>
    <w:rsid w:val="00786E50"/>
    <w:rsid w:val="007B028E"/>
    <w:rsid w:val="007B68E9"/>
    <w:rsid w:val="007C0C0D"/>
    <w:rsid w:val="007C77F3"/>
    <w:rsid w:val="007D231B"/>
    <w:rsid w:val="007D51FF"/>
    <w:rsid w:val="007E0FA2"/>
    <w:rsid w:val="007E4F1D"/>
    <w:rsid w:val="007E7797"/>
    <w:rsid w:val="00803C43"/>
    <w:rsid w:val="00826610"/>
    <w:rsid w:val="008434C4"/>
    <w:rsid w:val="00844786"/>
    <w:rsid w:val="00850838"/>
    <w:rsid w:val="00853C8E"/>
    <w:rsid w:val="008570C9"/>
    <w:rsid w:val="00882093"/>
    <w:rsid w:val="00894035"/>
    <w:rsid w:val="008A507A"/>
    <w:rsid w:val="008D4CFE"/>
    <w:rsid w:val="008E292D"/>
    <w:rsid w:val="008F211D"/>
    <w:rsid w:val="00906EBA"/>
    <w:rsid w:val="0091188E"/>
    <w:rsid w:val="0095309E"/>
    <w:rsid w:val="009652E7"/>
    <w:rsid w:val="00965C60"/>
    <w:rsid w:val="00983541"/>
    <w:rsid w:val="009867CF"/>
    <w:rsid w:val="00997450"/>
    <w:rsid w:val="009B7BC9"/>
    <w:rsid w:val="009C7763"/>
    <w:rsid w:val="009D69EB"/>
    <w:rsid w:val="009E08F4"/>
    <w:rsid w:val="009E2A64"/>
    <w:rsid w:val="009E6C06"/>
    <w:rsid w:val="009F7B3D"/>
    <w:rsid w:val="00A134F4"/>
    <w:rsid w:val="00A432C5"/>
    <w:rsid w:val="00A553FF"/>
    <w:rsid w:val="00A628EE"/>
    <w:rsid w:val="00A67023"/>
    <w:rsid w:val="00A72656"/>
    <w:rsid w:val="00A81FAF"/>
    <w:rsid w:val="00A93C23"/>
    <w:rsid w:val="00AA2FDD"/>
    <w:rsid w:val="00AB13C9"/>
    <w:rsid w:val="00AD61A5"/>
    <w:rsid w:val="00B004D1"/>
    <w:rsid w:val="00B02DB4"/>
    <w:rsid w:val="00B076E4"/>
    <w:rsid w:val="00B2274A"/>
    <w:rsid w:val="00B554BB"/>
    <w:rsid w:val="00B55A75"/>
    <w:rsid w:val="00B6710D"/>
    <w:rsid w:val="00B72518"/>
    <w:rsid w:val="00B734EF"/>
    <w:rsid w:val="00B80E2B"/>
    <w:rsid w:val="00B962FB"/>
    <w:rsid w:val="00B963D2"/>
    <w:rsid w:val="00BC181E"/>
    <w:rsid w:val="00BC6E74"/>
    <w:rsid w:val="00BE3372"/>
    <w:rsid w:val="00BE7D70"/>
    <w:rsid w:val="00BF1BB5"/>
    <w:rsid w:val="00C35EBB"/>
    <w:rsid w:val="00C44FDF"/>
    <w:rsid w:val="00C64DE1"/>
    <w:rsid w:val="00C81441"/>
    <w:rsid w:val="00CA5E31"/>
    <w:rsid w:val="00CB23C1"/>
    <w:rsid w:val="00CC5011"/>
    <w:rsid w:val="00CC7DEA"/>
    <w:rsid w:val="00CF5553"/>
    <w:rsid w:val="00D1128F"/>
    <w:rsid w:val="00D12E5F"/>
    <w:rsid w:val="00D24EC9"/>
    <w:rsid w:val="00D27D06"/>
    <w:rsid w:val="00D30C02"/>
    <w:rsid w:val="00D31CA8"/>
    <w:rsid w:val="00D325E7"/>
    <w:rsid w:val="00D33DA1"/>
    <w:rsid w:val="00D35C29"/>
    <w:rsid w:val="00D40039"/>
    <w:rsid w:val="00D44C3A"/>
    <w:rsid w:val="00D47F29"/>
    <w:rsid w:val="00D574FC"/>
    <w:rsid w:val="00D6294D"/>
    <w:rsid w:val="00D74488"/>
    <w:rsid w:val="00D83F84"/>
    <w:rsid w:val="00DA1895"/>
    <w:rsid w:val="00DC6FF7"/>
    <w:rsid w:val="00DD0EF0"/>
    <w:rsid w:val="00E06524"/>
    <w:rsid w:val="00E0733B"/>
    <w:rsid w:val="00E22442"/>
    <w:rsid w:val="00E45826"/>
    <w:rsid w:val="00E50B7C"/>
    <w:rsid w:val="00E61236"/>
    <w:rsid w:val="00E66820"/>
    <w:rsid w:val="00E8077A"/>
    <w:rsid w:val="00E86C13"/>
    <w:rsid w:val="00E9397F"/>
    <w:rsid w:val="00EA717B"/>
    <w:rsid w:val="00EC5837"/>
    <w:rsid w:val="00EE75BC"/>
    <w:rsid w:val="00F037C8"/>
    <w:rsid w:val="00F174EF"/>
    <w:rsid w:val="00F32C20"/>
    <w:rsid w:val="00F33CF4"/>
    <w:rsid w:val="00F35B26"/>
    <w:rsid w:val="00F46428"/>
    <w:rsid w:val="00F57049"/>
    <w:rsid w:val="00F607E1"/>
    <w:rsid w:val="00F60F06"/>
    <w:rsid w:val="00F70929"/>
    <w:rsid w:val="00F949B4"/>
    <w:rsid w:val="00FB1E63"/>
    <w:rsid w:val="00FC00DA"/>
    <w:rsid w:val="00FE173C"/>
    <w:rsid w:val="00FE2396"/>
    <w:rsid w:val="00FF3375"/>
    <w:rsid w:val="00FF5320"/>
    <w:rsid w:val="00FF54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5844BF"/>
  <w15:chartTrackingRefBased/>
  <w15:docId w15:val="{2D7FBF91-C815-4053-8E60-7780D8468C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65C6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5C6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65C6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65C60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7033E1"/>
    <w:pPr>
      <w:ind w:left="720"/>
      <w:contextualSpacing/>
    </w:pPr>
  </w:style>
  <w:style w:type="character" w:customStyle="1" w:styleId="A5">
    <w:name w:val="A5"/>
    <w:uiPriority w:val="99"/>
    <w:rsid w:val="00F037C8"/>
    <w:rPr>
      <w:rFonts w:cs="ScalaLancetPro"/>
      <w:color w:val="000000"/>
      <w:sz w:val="9"/>
      <w:szCs w:val="9"/>
    </w:rPr>
  </w:style>
  <w:style w:type="paragraph" w:styleId="Header">
    <w:name w:val="header"/>
    <w:basedOn w:val="Normal"/>
    <w:link w:val="HeaderChar"/>
    <w:uiPriority w:val="99"/>
    <w:unhideWhenUsed/>
    <w:rsid w:val="00E86C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6C13"/>
  </w:style>
  <w:style w:type="paragraph" w:styleId="Footer">
    <w:name w:val="footer"/>
    <w:basedOn w:val="Normal"/>
    <w:link w:val="FooterChar"/>
    <w:uiPriority w:val="99"/>
    <w:unhideWhenUsed/>
    <w:rsid w:val="00E86C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6C13"/>
  </w:style>
  <w:style w:type="paragraph" w:customStyle="1" w:styleId="Default">
    <w:name w:val="Default"/>
    <w:rsid w:val="003F7AB3"/>
    <w:pPr>
      <w:autoSpaceDE w:val="0"/>
      <w:autoSpaceDN w:val="0"/>
      <w:adjustRightInd w:val="0"/>
      <w:spacing w:after="0" w:line="240" w:lineRule="auto"/>
    </w:pPr>
    <w:rPr>
      <w:rFonts w:ascii="ALDEM P+ Univers LT Std" w:hAnsi="ALDEM P+ Univers LT Std" w:cs="ALDEM P+ Univers LT Std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E50B7C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E50B7C"/>
    <w:rPr>
      <w:color w:val="0563C1" w:themeColor="hyperlink"/>
      <w:u w:val="single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537A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537A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37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37A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37A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37A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3360</Words>
  <Characters>19158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ady Davis Institute</Company>
  <LinksUpToDate>false</LinksUpToDate>
  <CharactersWithSpaces>22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Greenaway</dc:creator>
  <cp:keywords/>
  <dc:description/>
  <cp:lastModifiedBy>Christina Greenaway</cp:lastModifiedBy>
  <cp:revision>2</cp:revision>
  <cp:lastPrinted>2022-09-18T16:04:00Z</cp:lastPrinted>
  <dcterms:created xsi:type="dcterms:W3CDTF">2022-09-22T15:40:00Z</dcterms:created>
  <dcterms:modified xsi:type="dcterms:W3CDTF">2022-09-22T15:40:00Z</dcterms:modified>
</cp:coreProperties>
</file>